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BD456" w14:textId="67A3488A" w:rsidR="00E1131A" w:rsidRPr="00DC6777" w:rsidRDefault="00E1131A" w:rsidP="00DE6EDF">
      <w:pPr>
        <w:pStyle w:val="NormalWeb"/>
        <w:rPr>
          <w:rStyle w:val="Strong"/>
          <w:rFonts w:asciiTheme="minorHAnsi" w:hAnsiTheme="minorHAnsi" w:cstheme="minorHAnsi"/>
          <w:sz w:val="24"/>
          <w:szCs w:val="24"/>
        </w:rPr>
      </w:pPr>
      <w:r w:rsidRPr="00DC6777">
        <w:rPr>
          <w:rStyle w:val="Strong"/>
          <w:rFonts w:asciiTheme="minorHAnsi" w:hAnsiTheme="minorHAnsi" w:cstheme="minorHAnsi"/>
          <w:sz w:val="24"/>
          <w:szCs w:val="24"/>
        </w:rPr>
        <w:t>Response to Reviewers</w:t>
      </w:r>
    </w:p>
    <w:p w14:paraId="7E22D37C" w14:textId="75CAAF34" w:rsidR="00FC793E" w:rsidRPr="00DC6777" w:rsidRDefault="00FC793E" w:rsidP="00DE6EDF">
      <w:pPr>
        <w:pStyle w:val="NormalWeb"/>
        <w:rPr>
          <w:rStyle w:val="Strong"/>
          <w:rFonts w:asciiTheme="minorHAnsi" w:hAnsiTheme="minorHAnsi" w:cstheme="minorHAnsi"/>
          <w:sz w:val="24"/>
          <w:szCs w:val="24"/>
        </w:rPr>
      </w:pPr>
      <w:r w:rsidRPr="00DC6777">
        <w:rPr>
          <w:rStyle w:val="Strong"/>
          <w:rFonts w:asciiTheme="minorHAnsi" w:hAnsiTheme="minorHAnsi" w:cstheme="minorHAnsi"/>
          <w:sz w:val="24"/>
          <w:szCs w:val="24"/>
        </w:rPr>
        <w:t>We thank the reviewers for reviewing the manuscript. Please find our responses below. The line numbers are for the version of the manuscript with no tracked changes visible.</w:t>
      </w:r>
    </w:p>
    <w:p w14:paraId="75A5FE81" w14:textId="432C2B03" w:rsidR="00DE6EDF" w:rsidRPr="00DC6777" w:rsidRDefault="5596871B" w:rsidP="00DE6EDF">
      <w:pPr>
        <w:pStyle w:val="NormalWeb"/>
        <w:rPr>
          <w:rFonts w:asciiTheme="minorHAnsi" w:hAnsiTheme="minorHAnsi" w:cstheme="minorHAnsi"/>
          <w:i/>
          <w:sz w:val="24"/>
          <w:szCs w:val="24"/>
        </w:rPr>
      </w:pPr>
      <w:r w:rsidRPr="00DC6777">
        <w:rPr>
          <w:rStyle w:val="Strong"/>
          <w:rFonts w:asciiTheme="minorHAnsi" w:hAnsiTheme="minorHAnsi" w:cstheme="minorHAnsi"/>
          <w:i/>
          <w:iCs/>
          <w:sz w:val="24"/>
          <w:szCs w:val="24"/>
        </w:rPr>
        <w:t>“</w:t>
      </w:r>
      <w:r w:rsidR="0048280D" w:rsidRPr="00DC6777">
        <w:rPr>
          <w:rStyle w:val="Strong"/>
          <w:rFonts w:asciiTheme="minorHAnsi" w:hAnsiTheme="minorHAnsi" w:cstheme="minorHAnsi"/>
          <w:i/>
          <w:sz w:val="24"/>
          <w:szCs w:val="24"/>
        </w:rPr>
        <w:t>Editorial comments:</w:t>
      </w:r>
      <w:r w:rsidR="0048280D" w:rsidRPr="00DC6777">
        <w:rPr>
          <w:rFonts w:asciiTheme="minorHAnsi" w:hAnsiTheme="minorHAnsi" w:cstheme="minorHAnsi"/>
          <w:sz w:val="24"/>
          <w:szCs w:val="24"/>
        </w:rPr>
        <w:br/>
      </w:r>
      <w:r w:rsidR="0048280D" w:rsidRPr="00DC6777">
        <w:rPr>
          <w:rFonts w:asciiTheme="minorHAnsi" w:hAnsiTheme="minorHAnsi" w:cstheme="minorHAnsi"/>
          <w:i/>
          <w:sz w:val="24"/>
          <w:szCs w:val="24"/>
        </w:rPr>
        <w:t>Changes to be made by the Author(s):</w:t>
      </w:r>
      <w:r w:rsidR="0048280D" w:rsidRPr="00DC6777">
        <w:rPr>
          <w:rFonts w:asciiTheme="minorHAnsi" w:hAnsiTheme="minorHAnsi" w:cstheme="minorHAnsi"/>
          <w:sz w:val="24"/>
          <w:szCs w:val="24"/>
        </w:rPr>
        <w:br/>
      </w:r>
      <w:r w:rsidR="0048280D" w:rsidRPr="00DC6777">
        <w:rPr>
          <w:rFonts w:asciiTheme="minorHAnsi" w:hAnsiTheme="minorHAnsi" w:cstheme="minorHAnsi"/>
          <w:i/>
          <w:sz w:val="24"/>
          <w:szCs w:val="24"/>
        </w:rPr>
        <w:t>1. Please take this opportunity to thoroughly proofread the manuscript to ensure that there are no spelling or grammar issues. E.g. Line 342: “scale” instead of “scaler”</w:t>
      </w:r>
    </w:p>
    <w:p w14:paraId="668BCF13" w14:textId="270600CC" w:rsidR="007D2E47" w:rsidRPr="00DC6777" w:rsidRDefault="7C16264A"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Thank you, we have proofread the manuscript and corrected spelling and grammar mistakes.</w:t>
      </w:r>
    </w:p>
    <w:p w14:paraId="7D91116D" w14:textId="47493985" w:rsidR="007D2E47" w:rsidRPr="00DC6777" w:rsidRDefault="0048280D" w:rsidP="0048280D">
      <w:pPr>
        <w:pStyle w:val="NormalWeb"/>
        <w:rPr>
          <w:rFonts w:asciiTheme="minorHAnsi" w:hAnsiTheme="minorHAnsi" w:cstheme="minorHAns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2. Line 78-83: These can be designated as “notes” rather than steps in the protocol. Hence, consider re-numbering the protocol by designating Line 90 “Cryo-stage preparation” as step 1</w:t>
      </w:r>
      <w:r w:rsidR="5596871B" w:rsidRPr="00DC6777">
        <w:rPr>
          <w:rFonts w:asciiTheme="minorHAnsi" w:hAnsiTheme="minorHAnsi" w:cstheme="minorHAnsi"/>
          <w:i/>
          <w:iCs/>
          <w:sz w:val="24"/>
          <w:szCs w:val="24"/>
        </w:rPr>
        <w:t>.”</w:t>
      </w:r>
    </w:p>
    <w:p w14:paraId="78466328" w14:textId="0292F718" w:rsidR="00C177FF" w:rsidRPr="00DC6777" w:rsidRDefault="007D2E47"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This has been changed</w:t>
      </w:r>
      <w:r w:rsidR="7B0E810A" w:rsidRPr="00DC6777">
        <w:rPr>
          <w:rFonts w:asciiTheme="minorHAnsi" w:hAnsiTheme="minorHAnsi" w:cstheme="minorHAnsi"/>
          <w:sz w:val="24"/>
          <w:szCs w:val="24"/>
        </w:rPr>
        <w:t xml:space="preserve"> </w:t>
      </w:r>
    </w:p>
    <w:p w14:paraId="604CA094" w14:textId="57F1584F" w:rsidR="00DE6EDF" w:rsidRPr="00DC6777" w:rsidRDefault="0048280D" w:rsidP="00DE6EDF">
      <w:pPr>
        <w:pStyle w:val="NormalWeb"/>
        <w:rPr>
          <w:rFonts w:asciiTheme="minorHAnsi" w:hAnsiTheme="minorHAnsi" w:cstheme="minorHAns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3. JoVE cannot publish manuscripts containing commercial language. This includes trademark symbols (™), registered symbols (®), and company names before an instrument or reagent. Please remove all commercial language from your manuscript and use generic terms instead. E.g. Line 321: MitoTracker</w:t>
      </w:r>
      <w:r w:rsidR="5596871B" w:rsidRPr="00DC6777">
        <w:rPr>
          <w:rFonts w:asciiTheme="minorHAnsi" w:hAnsiTheme="minorHAnsi" w:cstheme="minorHAnsi"/>
          <w:i/>
          <w:iCs/>
          <w:sz w:val="24"/>
          <w:szCs w:val="24"/>
        </w:rPr>
        <w:t>”</w:t>
      </w:r>
    </w:p>
    <w:p w14:paraId="6C83FE64" w14:textId="21F4DF9A" w:rsidR="51C6A5D4" w:rsidRPr="00DC6777" w:rsidRDefault="00340510" w:rsidP="51C6A5D4">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These have been removed.</w:t>
      </w:r>
    </w:p>
    <w:p w14:paraId="13FF78CE" w14:textId="68475A86" w:rsidR="00DE6EDF" w:rsidRPr="00DC6777" w:rsidRDefault="0048280D" w:rsidP="00DE6EDF">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4. Please include a single space between quantities and their units. E.g. Line 79, 254, 255, 256</w:t>
      </w:r>
      <w:r w:rsidR="5596871B" w:rsidRPr="00DC6777">
        <w:rPr>
          <w:rFonts w:asciiTheme="minorHAnsi" w:hAnsiTheme="minorHAnsi" w:cstheme="minorHAnsi"/>
          <w:i/>
          <w:iCs/>
          <w:sz w:val="24"/>
          <w:szCs w:val="24"/>
        </w:rPr>
        <w:t>”</w:t>
      </w:r>
    </w:p>
    <w:p w14:paraId="3FF6B168" w14:textId="0B768A46" w:rsidR="00540CB4" w:rsidRPr="00DC6777" w:rsidRDefault="007E7873" w:rsidP="0048280D">
      <w:pPr>
        <w:pStyle w:val="NormalWeb"/>
        <w:rPr>
          <w:rFonts w:asciiTheme="minorHAnsi" w:hAnsiTheme="minorHAnsi" w:cstheme="minorHAnsi"/>
          <w:color w:val="70AD47" w:themeColor="accent6"/>
          <w:sz w:val="24"/>
          <w:szCs w:val="24"/>
        </w:rPr>
      </w:pPr>
      <w:r w:rsidRPr="00DC6777">
        <w:rPr>
          <w:rFonts w:asciiTheme="minorHAnsi" w:hAnsiTheme="minorHAnsi" w:cstheme="minorHAnsi"/>
          <w:sz w:val="24"/>
          <w:szCs w:val="24"/>
        </w:rPr>
        <w:t>This has been changed.</w:t>
      </w:r>
    </w:p>
    <w:p w14:paraId="4BB4056D" w14:textId="01859BCD" w:rsidR="00DE6EDF" w:rsidRPr="00DC6777" w:rsidRDefault="5596871B" w:rsidP="00DE6EDF">
      <w:pPr>
        <w:pStyle w:val="NormalWeb"/>
        <w:rPr>
          <w:rFonts w:asciiTheme="minorHAnsi" w:hAnsiTheme="minorHAnsi" w:cstheme="minorHAnsi"/>
          <w:i/>
          <w:sz w:val="24"/>
          <w:szCs w:val="24"/>
        </w:rPr>
      </w:pPr>
      <w:r w:rsidRPr="00DC6777">
        <w:rPr>
          <w:rFonts w:asciiTheme="minorHAnsi" w:hAnsiTheme="minorHAnsi" w:cstheme="minorHAnsi"/>
          <w:i/>
          <w:iCs/>
          <w:sz w:val="24"/>
          <w:szCs w:val="24"/>
        </w:rPr>
        <w:t>“</w:t>
      </w:r>
      <w:r w:rsidR="0048280D" w:rsidRPr="00DC6777">
        <w:rPr>
          <w:rFonts w:asciiTheme="minorHAnsi" w:hAnsiTheme="minorHAnsi" w:cstheme="minorHAnsi"/>
          <w:i/>
          <w:sz w:val="24"/>
          <w:szCs w:val="24"/>
        </w:rPr>
        <w:t>5. Please use single line spacing between the protocol steps</w:t>
      </w:r>
      <w:r w:rsidRPr="00DC6777">
        <w:rPr>
          <w:rFonts w:asciiTheme="minorHAnsi" w:hAnsiTheme="minorHAnsi" w:cstheme="minorHAnsi"/>
          <w:i/>
          <w:iCs/>
          <w:sz w:val="24"/>
          <w:szCs w:val="24"/>
        </w:rPr>
        <w:t>.”</w:t>
      </w:r>
    </w:p>
    <w:p w14:paraId="11B18B72" w14:textId="0FAE75CC" w:rsidR="00873FB6" w:rsidRPr="00DC6777" w:rsidRDefault="00540CB4"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This has been changed.</w:t>
      </w:r>
    </w:p>
    <w:p w14:paraId="58FF7465" w14:textId="29E3D1A8" w:rsidR="00873FB6" w:rsidRPr="00DC6777" w:rsidRDefault="0048280D" w:rsidP="0048280D">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6. Line 91-92: Please provide details for “…standard scientific dry paper wipes</w:t>
      </w:r>
      <w:r w:rsidR="5596871B" w:rsidRPr="00DC6777">
        <w:rPr>
          <w:rFonts w:asciiTheme="minorHAnsi" w:hAnsiTheme="minorHAnsi" w:cstheme="minorHAnsi"/>
          <w:i/>
          <w:iCs/>
          <w:sz w:val="24"/>
          <w:szCs w:val="24"/>
        </w:rPr>
        <w:t>.”.”</w:t>
      </w:r>
    </w:p>
    <w:p w14:paraId="7A9D7B1D" w14:textId="34D0112F" w:rsidR="0011663C" w:rsidRPr="00DC6777" w:rsidRDefault="00873FB6"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These have been added in the table of materials.</w:t>
      </w:r>
    </w:p>
    <w:p w14:paraId="4ECB9DF7" w14:textId="02ED6EED" w:rsidR="0011663C" w:rsidRPr="00DC6777" w:rsidRDefault="0048280D" w:rsidP="0048280D">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7. Line 126: This could be labelled as a “Note</w:t>
      </w:r>
      <w:r w:rsidR="5596871B" w:rsidRPr="00DC6777">
        <w:rPr>
          <w:rFonts w:asciiTheme="minorHAnsi" w:hAnsiTheme="minorHAnsi" w:cstheme="minorHAnsi"/>
          <w:i/>
          <w:iCs/>
          <w:sz w:val="24"/>
          <w:szCs w:val="24"/>
        </w:rPr>
        <w:t>”.”</w:t>
      </w:r>
    </w:p>
    <w:p w14:paraId="32FEC8E6" w14:textId="12838D33" w:rsidR="00C35751" w:rsidRPr="00DC6777" w:rsidRDefault="005915F5"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This has bee</w:t>
      </w:r>
      <w:r w:rsidR="00A77E8B" w:rsidRPr="00DC6777">
        <w:rPr>
          <w:rFonts w:asciiTheme="minorHAnsi" w:hAnsiTheme="minorHAnsi" w:cstheme="minorHAnsi"/>
          <w:sz w:val="24"/>
          <w:szCs w:val="24"/>
        </w:rPr>
        <w:t>n</w:t>
      </w:r>
      <w:r w:rsidRPr="00DC6777">
        <w:rPr>
          <w:rFonts w:asciiTheme="minorHAnsi" w:hAnsiTheme="minorHAnsi" w:cstheme="minorHAnsi"/>
          <w:sz w:val="24"/>
          <w:szCs w:val="24"/>
        </w:rPr>
        <w:t xml:space="preserve"> changed.</w:t>
      </w:r>
    </w:p>
    <w:p w14:paraId="10D92A28" w14:textId="04B54EB8" w:rsidR="00DE6EDF" w:rsidRPr="00DC6777" w:rsidRDefault="0048280D" w:rsidP="00DE6EDF">
      <w:pPr>
        <w:pStyle w:val="NormalWeb"/>
        <w:rPr>
          <w:rFonts w:asciiTheme="minorHAnsi" w:hAnsiTheme="minorHAnsi" w:cstheme="minorHAnsi"/>
          <w:i/>
          <w:sz w:val="24"/>
          <w:szCs w:val="24"/>
        </w:rPr>
      </w:pPr>
      <w:r w:rsidRPr="00DC6777">
        <w:rPr>
          <w:rFonts w:asciiTheme="minorHAnsi" w:hAnsiTheme="minorHAnsi" w:cstheme="minorHAnsi"/>
          <w:sz w:val="24"/>
          <w:szCs w:val="24"/>
        </w:rPr>
        <w:lastRenderedPageBreak/>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8. Line 134: Which button</w:t>
      </w:r>
      <w:r w:rsidR="5596871B" w:rsidRPr="00DC6777">
        <w:rPr>
          <w:rFonts w:asciiTheme="minorHAnsi" w:hAnsiTheme="minorHAnsi" w:cstheme="minorHAnsi"/>
          <w:i/>
          <w:iCs/>
          <w:sz w:val="24"/>
          <w:szCs w:val="24"/>
        </w:rPr>
        <w:t>?”</w:t>
      </w:r>
    </w:p>
    <w:p w14:paraId="2D4140E9" w14:textId="497A62C8" w:rsidR="00C35751" w:rsidRPr="00DC6777" w:rsidRDefault="00C35751" w:rsidP="0048280D">
      <w:pPr>
        <w:pStyle w:val="NormalWeb"/>
        <w:rPr>
          <w:rFonts w:asciiTheme="minorHAnsi" w:hAnsiTheme="minorHAnsi" w:cstheme="minorHAnsi"/>
          <w:iCs/>
          <w:color w:val="70AD47" w:themeColor="accent6"/>
          <w:sz w:val="24"/>
          <w:szCs w:val="24"/>
        </w:rPr>
      </w:pPr>
      <w:r w:rsidRPr="00DC6777">
        <w:rPr>
          <w:rFonts w:asciiTheme="minorHAnsi" w:hAnsiTheme="minorHAnsi" w:cstheme="minorHAnsi"/>
          <w:iCs/>
          <w:sz w:val="24"/>
          <w:szCs w:val="24"/>
        </w:rPr>
        <w:t>We have clarified this</w:t>
      </w:r>
      <w:r w:rsidR="2C66CAFB" w:rsidRPr="00DC6777">
        <w:rPr>
          <w:rFonts w:asciiTheme="minorHAnsi" w:hAnsiTheme="minorHAnsi" w:cstheme="minorHAnsi"/>
          <w:iCs/>
          <w:sz w:val="24"/>
          <w:szCs w:val="24"/>
        </w:rPr>
        <w:t xml:space="preserve"> and now reads</w:t>
      </w:r>
      <w:r w:rsidRPr="00DC6777">
        <w:rPr>
          <w:rFonts w:asciiTheme="minorHAnsi" w:hAnsiTheme="minorHAnsi" w:cstheme="minorHAnsi"/>
          <w:iCs/>
          <w:sz w:val="24"/>
          <w:szCs w:val="24"/>
        </w:rPr>
        <w:t>:</w:t>
      </w:r>
    </w:p>
    <w:p w14:paraId="1CB6799C" w14:textId="7712F774" w:rsidR="00C35751" w:rsidRPr="00DC6777" w:rsidRDefault="00C35751" w:rsidP="00550144">
      <w:pPr>
        <w:spacing w:after="120"/>
        <w:rPr>
          <w:rFonts w:cstheme="minorHAnsi"/>
          <w:color w:val="000000" w:themeColor="text1"/>
          <w:sz w:val="24"/>
          <w:szCs w:val="24"/>
          <w:highlight w:val="yellow"/>
        </w:rPr>
      </w:pPr>
      <w:r w:rsidRPr="00DC6777">
        <w:rPr>
          <w:rFonts w:cstheme="minorHAnsi"/>
          <w:sz w:val="24"/>
          <w:szCs w:val="24"/>
        </w:rPr>
        <w:t>Press the corresponding button on the cryo-stage to turn on the light in the sample chamber</w:t>
      </w:r>
      <w:r w:rsidR="00A77E8B" w:rsidRPr="00DC6777">
        <w:rPr>
          <w:rFonts w:cstheme="minorHAnsi"/>
          <w:sz w:val="24"/>
          <w:szCs w:val="24"/>
        </w:rPr>
        <w:t xml:space="preserve"> (line 13</w:t>
      </w:r>
      <w:r w:rsidR="00AE369A">
        <w:rPr>
          <w:rFonts w:cstheme="minorHAnsi"/>
          <w:sz w:val="24"/>
          <w:szCs w:val="24"/>
        </w:rPr>
        <w:t>6</w:t>
      </w:r>
      <w:r w:rsidR="00A77E8B" w:rsidRPr="00DC6777">
        <w:rPr>
          <w:rFonts w:cstheme="minorHAnsi"/>
          <w:sz w:val="24"/>
          <w:szCs w:val="24"/>
        </w:rPr>
        <w:t>)</w:t>
      </w:r>
    </w:p>
    <w:p w14:paraId="41C591C2" w14:textId="435D8C51" w:rsidR="00DE6EDF" w:rsidRPr="00DC6777" w:rsidRDefault="0048280D" w:rsidP="00DE6EDF">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9. Line 165: Please provide details about the black covering. E.g. material, thickness etc</w:t>
      </w:r>
      <w:r w:rsidR="5596871B" w:rsidRPr="00DC6777">
        <w:rPr>
          <w:rFonts w:asciiTheme="minorHAnsi" w:hAnsiTheme="minorHAnsi" w:cstheme="minorHAnsi"/>
          <w:i/>
          <w:iCs/>
          <w:sz w:val="24"/>
          <w:szCs w:val="24"/>
        </w:rPr>
        <w:t>.”</w:t>
      </w:r>
    </w:p>
    <w:p w14:paraId="15EC5528" w14:textId="19807ABF" w:rsidR="00DE6EDF" w:rsidRPr="00DC6777" w:rsidRDefault="54B25F3B" w:rsidP="00DE6EDF">
      <w:pPr>
        <w:pStyle w:val="NormalWeb"/>
        <w:rPr>
          <w:rFonts w:asciiTheme="minorHAnsi" w:hAnsiTheme="minorHAnsi" w:cstheme="minorHAnsi"/>
          <w:color w:val="70AD47" w:themeColor="accent6"/>
          <w:sz w:val="24"/>
          <w:szCs w:val="24"/>
        </w:rPr>
      </w:pPr>
      <w:r w:rsidRPr="00DC6777">
        <w:rPr>
          <w:rFonts w:asciiTheme="minorHAnsi" w:hAnsiTheme="minorHAnsi" w:cstheme="minorHAnsi"/>
          <w:sz w:val="24"/>
          <w:szCs w:val="24"/>
        </w:rPr>
        <w:t xml:space="preserve">We have added the </w:t>
      </w:r>
      <w:r w:rsidR="5596871B" w:rsidRPr="00DC6777">
        <w:rPr>
          <w:rFonts w:asciiTheme="minorHAnsi" w:hAnsiTheme="minorHAnsi" w:cstheme="minorHAnsi"/>
          <w:sz w:val="24"/>
          <w:szCs w:val="24"/>
        </w:rPr>
        <w:t>following</w:t>
      </w:r>
      <w:r w:rsidRPr="00DC6777">
        <w:rPr>
          <w:rFonts w:asciiTheme="minorHAnsi" w:hAnsiTheme="minorHAnsi" w:cstheme="minorHAnsi"/>
          <w:sz w:val="24"/>
          <w:szCs w:val="24"/>
        </w:rPr>
        <w:t xml:space="preserve"> details:</w:t>
      </w:r>
    </w:p>
    <w:p w14:paraId="429F2F00" w14:textId="3B4574E0" w:rsidR="00AD52FD" w:rsidRPr="00DC6777" w:rsidRDefault="7C16264A" w:rsidP="0048280D">
      <w:pPr>
        <w:pStyle w:val="NormalWeb"/>
        <w:rPr>
          <w:rFonts w:asciiTheme="minorHAnsi" w:hAnsiTheme="minorHAnsi" w:cstheme="minorHAnsi"/>
          <w:sz w:val="24"/>
          <w:szCs w:val="24"/>
        </w:rPr>
      </w:pPr>
      <w:bookmarkStart w:id="0" w:name="_Hlk61000972"/>
      <w:r w:rsidRPr="00DC6777">
        <w:rPr>
          <w:rFonts w:asciiTheme="minorHAnsi" w:hAnsiTheme="minorHAnsi" w:cstheme="minorHAnsi"/>
          <w:sz w:val="24"/>
          <w:szCs w:val="24"/>
        </w:rPr>
        <w:t>Cover the stage and optics with an opaque black cotton cloth.</w:t>
      </w:r>
      <w:bookmarkEnd w:id="0"/>
      <w:r w:rsidR="00E1131A" w:rsidRPr="00DC6777">
        <w:rPr>
          <w:rFonts w:asciiTheme="minorHAnsi" w:hAnsiTheme="minorHAnsi" w:cstheme="minorHAnsi"/>
          <w:sz w:val="24"/>
          <w:szCs w:val="24"/>
        </w:rPr>
        <w:t xml:space="preserve"> (line 16</w:t>
      </w:r>
      <w:r w:rsidR="00AE369A">
        <w:rPr>
          <w:rFonts w:asciiTheme="minorHAnsi" w:hAnsiTheme="minorHAnsi" w:cstheme="minorHAnsi"/>
          <w:sz w:val="24"/>
          <w:szCs w:val="24"/>
        </w:rPr>
        <w:t>8</w:t>
      </w:r>
      <w:r w:rsidR="00E1131A" w:rsidRPr="00DC6777">
        <w:rPr>
          <w:rFonts w:asciiTheme="minorHAnsi" w:hAnsiTheme="minorHAnsi" w:cstheme="minorHAnsi"/>
          <w:sz w:val="24"/>
          <w:szCs w:val="24"/>
        </w:rPr>
        <w:t>)</w:t>
      </w:r>
    </w:p>
    <w:p w14:paraId="6029D6F1" w14:textId="2C36B041" w:rsidR="000D6933" w:rsidRPr="00DC6777" w:rsidRDefault="0048280D" w:rsidP="5596871B">
      <w:pPr>
        <w:pStyle w:val="NormalWeb"/>
        <w:rPr>
          <w:rFonts w:asciiTheme="minorHAnsi" w:hAnsiTheme="minorHAnsi" w:cstheme="minorHAnsi"/>
          <w:i/>
          <w:iCs/>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10. Please sort the Materials Table alphabetically by the name of the material.”</w:t>
      </w:r>
      <w:r w:rsidRPr="00DC6777">
        <w:rPr>
          <w:rFonts w:asciiTheme="minorHAnsi" w:hAnsiTheme="minorHAnsi" w:cstheme="minorHAnsi"/>
          <w:sz w:val="24"/>
          <w:szCs w:val="24"/>
        </w:rPr>
        <w:br/>
      </w:r>
      <w:r w:rsidRPr="00DC6777">
        <w:rPr>
          <w:rFonts w:asciiTheme="minorHAnsi" w:hAnsiTheme="minorHAnsi" w:cstheme="minorHAnsi"/>
          <w:sz w:val="24"/>
          <w:szCs w:val="24"/>
        </w:rPr>
        <w:br/>
      </w:r>
      <w:r w:rsidR="5596871B" w:rsidRPr="00DC6777">
        <w:rPr>
          <w:rFonts w:asciiTheme="minorHAnsi" w:hAnsiTheme="minorHAnsi" w:cstheme="minorHAnsi"/>
          <w:sz w:val="24"/>
          <w:szCs w:val="24"/>
        </w:rPr>
        <w:t>This has been sorted.</w:t>
      </w:r>
      <w:r w:rsidRPr="00DC6777">
        <w:rPr>
          <w:rFonts w:asciiTheme="minorHAnsi" w:hAnsiTheme="minorHAnsi" w:cstheme="minorHAnsi"/>
          <w:sz w:val="24"/>
          <w:szCs w:val="24"/>
        </w:rPr>
        <w:br/>
      </w:r>
      <w:r w:rsidR="5596871B" w:rsidRPr="00DC6777">
        <w:rPr>
          <w:rFonts w:asciiTheme="minorHAnsi" w:hAnsiTheme="minorHAnsi" w:cstheme="minorHAnsi"/>
          <w:sz w:val="24"/>
          <w:szCs w:val="24"/>
        </w:rPr>
        <w:t>____________________________________</w:t>
      </w:r>
      <w:r w:rsidRPr="00DC6777">
        <w:rPr>
          <w:rFonts w:asciiTheme="minorHAnsi" w:hAnsiTheme="minorHAnsi" w:cstheme="minorHAnsi"/>
          <w:sz w:val="24"/>
          <w:szCs w:val="24"/>
        </w:rPr>
        <w:br/>
      </w:r>
      <w:r w:rsidR="5596871B" w:rsidRPr="00DC6777">
        <w:rPr>
          <w:rStyle w:val="Strong"/>
          <w:rFonts w:asciiTheme="minorHAnsi" w:hAnsiTheme="minorHAnsi" w:cstheme="minorHAnsi"/>
          <w:sz w:val="24"/>
          <w:szCs w:val="24"/>
        </w:rPr>
        <w:t>Reviewers' comments:</w:t>
      </w:r>
      <w:r w:rsidRPr="00DC6777">
        <w:rPr>
          <w:rFonts w:asciiTheme="minorHAnsi" w:hAnsiTheme="minorHAnsi" w:cstheme="minorHAnsi"/>
          <w:sz w:val="24"/>
          <w:szCs w:val="24"/>
        </w:rPr>
        <w:br/>
      </w:r>
      <w:r w:rsidR="5596871B" w:rsidRPr="00DC6777">
        <w:rPr>
          <w:rFonts w:asciiTheme="minorHAnsi" w:hAnsiTheme="minorHAnsi" w:cstheme="minorHAnsi"/>
          <w:b/>
          <w:bCs/>
          <w:sz w:val="24"/>
          <w:szCs w:val="24"/>
        </w:rPr>
        <w:t>Reviewer #1:</w:t>
      </w: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Manuscript Summary:</w:t>
      </w: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In this submission the authors describe THE USAGE ("methods and protocols") of a cryo-SIM system which has been established at the Diamond synchrotron.</w:t>
      </w: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This usage description seems feasible to me.</w:t>
      </w:r>
    </w:p>
    <w:p w14:paraId="029BA8A6" w14:textId="57638143" w:rsidR="000D6933" w:rsidRPr="00DC6777" w:rsidRDefault="7C16264A" w:rsidP="0048280D">
      <w:pPr>
        <w:pStyle w:val="NormalWeb"/>
        <w:rPr>
          <w:rFonts w:asciiTheme="minorHAnsi" w:hAnsiTheme="minorHAnsi" w:cstheme="minorHAnsi"/>
          <w:i/>
          <w:sz w:val="24"/>
          <w:szCs w:val="24"/>
        </w:rPr>
      </w:pPr>
      <w:r w:rsidRPr="00DC6777">
        <w:rPr>
          <w:rFonts w:asciiTheme="minorHAnsi" w:hAnsiTheme="minorHAnsi" w:cstheme="minorHAnsi"/>
          <w:i/>
          <w:iCs/>
          <w:sz w:val="24"/>
          <w:szCs w:val="24"/>
        </w:rPr>
        <w:t>I would have wished for some information on the differences between standard SIM and cryo-SIM. E.g.: what is the NA of the system?</w:t>
      </w:r>
      <w:r w:rsidR="0048280D" w:rsidRPr="00DC6777">
        <w:rPr>
          <w:rFonts w:asciiTheme="minorHAnsi" w:hAnsiTheme="minorHAnsi" w:cstheme="minorHAnsi"/>
          <w:sz w:val="24"/>
          <w:szCs w:val="24"/>
        </w:rPr>
        <w:br/>
      </w:r>
      <w:r w:rsidRPr="00DC6777">
        <w:rPr>
          <w:rFonts w:asciiTheme="minorHAnsi" w:hAnsiTheme="minorHAnsi" w:cstheme="minorHAnsi"/>
          <w:i/>
          <w:iCs/>
          <w:sz w:val="24"/>
          <w:szCs w:val="24"/>
        </w:rPr>
        <w:t>Presumably it was a 100x, 0.9 NA air objective (from reference 7)?”</w:t>
      </w:r>
    </w:p>
    <w:p w14:paraId="1400E19A" w14:textId="7E1F14D3" w:rsidR="00012351" w:rsidRPr="00DC6777" w:rsidRDefault="00012351"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We have added the following:</w:t>
      </w:r>
    </w:p>
    <w:p w14:paraId="583E97B9" w14:textId="57FBBF79" w:rsidR="000D6933" w:rsidRPr="00DC6777" w:rsidRDefault="000D6933"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 xml:space="preserve">The cryoSIM has a 100x, 0.9 NA air objective, and more information on </w:t>
      </w:r>
      <w:r w:rsidR="008A2764" w:rsidRPr="00DC6777">
        <w:rPr>
          <w:rFonts w:asciiTheme="minorHAnsi" w:hAnsiTheme="minorHAnsi" w:cstheme="minorHAnsi"/>
          <w:sz w:val="24"/>
          <w:szCs w:val="24"/>
        </w:rPr>
        <w:t>the imaging system and its construction</w:t>
      </w:r>
      <w:r w:rsidRPr="00DC6777">
        <w:rPr>
          <w:rFonts w:asciiTheme="minorHAnsi" w:hAnsiTheme="minorHAnsi" w:cstheme="minorHAnsi"/>
          <w:sz w:val="24"/>
          <w:szCs w:val="24"/>
        </w:rPr>
        <w:t xml:space="preserve"> is available in Phil</w:t>
      </w:r>
      <w:r w:rsidR="008A2764" w:rsidRPr="00DC6777">
        <w:rPr>
          <w:rFonts w:asciiTheme="minorHAnsi" w:hAnsiTheme="minorHAnsi" w:cstheme="minorHAnsi"/>
          <w:sz w:val="24"/>
          <w:szCs w:val="24"/>
        </w:rPr>
        <w:t>l</w:t>
      </w:r>
      <w:r w:rsidRPr="00DC6777">
        <w:rPr>
          <w:rFonts w:asciiTheme="minorHAnsi" w:hAnsiTheme="minorHAnsi" w:cstheme="minorHAnsi"/>
          <w:sz w:val="24"/>
          <w:szCs w:val="24"/>
        </w:rPr>
        <w:t>ips et al</w:t>
      </w:r>
      <w:r w:rsidR="008A2764" w:rsidRPr="00DC6777">
        <w:rPr>
          <w:rFonts w:asciiTheme="minorHAnsi" w:hAnsiTheme="minorHAnsi" w:cstheme="minorHAnsi"/>
          <w:sz w:val="24"/>
          <w:szCs w:val="24"/>
        </w:rPr>
        <w:t>.</w:t>
      </w:r>
      <w:r w:rsidR="00324F65" w:rsidRPr="00DC6777">
        <w:rPr>
          <w:rFonts w:asciiTheme="minorHAnsi" w:hAnsiTheme="minorHAnsi" w:cstheme="minorHAnsi"/>
          <w:sz w:val="24"/>
          <w:szCs w:val="24"/>
        </w:rPr>
        <w:t xml:space="preserve"> (Line 7</w:t>
      </w:r>
      <w:r w:rsidR="00114422">
        <w:rPr>
          <w:rFonts w:asciiTheme="minorHAnsi" w:hAnsiTheme="minorHAnsi" w:cstheme="minorHAnsi"/>
          <w:sz w:val="24"/>
          <w:szCs w:val="24"/>
        </w:rPr>
        <w:t>3</w:t>
      </w:r>
      <w:r w:rsidR="00324F65" w:rsidRPr="00DC6777">
        <w:rPr>
          <w:rFonts w:asciiTheme="minorHAnsi" w:hAnsiTheme="minorHAnsi" w:cstheme="minorHAnsi"/>
          <w:sz w:val="24"/>
          <w:szCs w:val="24"/>
        </w:rPr>
        <w:t>)</w:t>
      </w:r>
    </w:p>
    <w:p w14:paraId="6B667D48" w14:textId="4D2697DD" w:rsidR="00EB3F36" w:rsidRPr="00DC6777" w:rsidRDefault="0048280D" w:rsidP="0048280D">
      <w:pPr>
        <w:pStyle w:val="NormalWeb"/>
        <w:rPr>
          <w:rFonts w:asciiTheme="minorHAnsi" w:hAnsiTheme="minorHAnsi" w:cstheme="minorHAns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Do you see any reduction in bleaching under cryo-conditions compared to non-cryo? Do all dyes work equally well under cryo conditions (does the quantum efficiency change</w:t>
      </w:r>
      <w:r w:rsidR="5596871B" w:rsidRPr="00DC6777">
        <w:rPr>
          <w:rFonts w:asciiTheme="minorHAnsi" w:hAnsiTheme="minorHAnsi" w:cstheme="minorHAnsi"/>
          <w:i/>
          <w:iCs/>
          <w:sz w:val="24"/>
          <w:szCs w:val="24"/>
        </w:rPr>
        <w:t>?)?”</w:t>
      </w:r>
    </w:p>
    <w:p w14:paraId="49DD355C" w14:textId="76AE48C2" w:rsidR="5A8FCF48" w:rsidRPr="00DC6777" w:rsidRDefault="003359C0" w:rsidP="5A8FCF48">
      <w:pPr>
        <w:pStyle w:val="NormalWeb"/>
        <w:rPr>
          <w:rFonts w:asciiTheme="minorHAnsi" w:hAnsiTheme="minorHAnsi" w:cstheme="minorHAnsi"/>
          <w:sz w:val="24"/>
          <w:szCs w:val="24"/>
        </w:rPr>
      </w:pPr>
      <w:r w:rsidRPr="00DC6777">
        <w:rPr>
          <w:rFonts w:asciiTheme="minorHAnsi" w:hAnsiTheme="minorHAnsi" w:cstheme="minorHAnsi"/>
          <w:sz w:val="24"/>
          <w:szCs w:val="24"/>
        </w:rPr>
        <w:t xml:space="preserve">We have added the following (lines </w:t>
      </w:r>
      <w:r w:rsidR="001304A7">
        <w:rPr>
          <w:rFonts w:asciiTheme="minorHAnsi" w:hAnsiTheme="minorHAnsi" w:cstheme="minorHAnsi"/>
          <w:sz w:val="24"/>
          <w:szCs w:val="24"/>
        </w:rPr>
        <w:t>370-375</w:t>
      </w:r>
      <w:r w:rsidRPr="00DC6777">
        <w:rPr>
          <w:rFonts w:asciiTheme="minorHAnsi" w:hAnsiTheme="minorHAnsi" w:cstheme="minorHAnsi"/>
          <w:sz w:val="24"/>
          <w:szCs w:val="24"/>
        </w:rPr>
        <w:t>):</w:t>
      </w:r>
    </w:p>
    <w:p w14:paraId="6F83DA6D" w14:textId="1E2AF3FB" w:rsidR="5A8FCF48" w:rsidRPr="00DC6777" w:rsidRDefault="002305AB" w:rsidP="5A8FCF48">
      <w:pPr>
        <w:pStyle w:val="NormalWeb"/>
        <w:rPr>
          <w:rFonts w:asciiTheme="minorHAnsi" w:hAnsiTheme="minorHAnsi" w:cstheme="minorHAnsi"/>
          <w:sz w:val="24"/>
          <w:szCs w:val="24"/>
        </w:rPr>
      </w:pPr>
      <w:r w:rsidRPr="00DC6777">
        <w:rPr>
          <w:rFonts w:asciiTheme="minorHAnsi" w:hAnsiTheme="minorHAnsi" w:cstheme="minorHAnsi"/>
          <w:bCs/>
          <w:sz w:val="24"/>
          <w:szCs w:val="24"/>
        </w:rPr>
        <w:t>Interestingly, most commercially available fluorophores and fluorescence tags bleach less under cryogenic conditions than at room temperature. However, given the high quantum yield of most common fluorophores at room temperature (more than 80% in some cases), the absolute gain we detect in photons is not due to changes in quantum yield but a reduction in the complex bleaching processes. More information on yield of fluorophores at cryogenic temperatures can be found in Kaufmann et al.</w:t>
      </w:r>
      <w:r w:rsidRPr="00DC6777">
        <w:rPr>
          <w:rFonts w:asciiTheme="minorHAnsi" w:hAnsiTheme="minorHAnsi" w:cstheme="minorHAnsi"/>
          <w:bCs/>
          <w:sz w:val="24"/>
          <w:szCs w:val="24"/>
        </w:rPr>
        <w:fldChar w:fldCharType="begin" w:fldLock="1"/>
      </w:r>
      <w:r w:rsidRPr="00DC6777">
        <w:rPr>
          <w:rFonts w:asciiTheme="minorHAnsi" w:hAnsiTheme="minorHAnsi" w:cstheme="minorHAnsi"/>
          <w:bCs/>
          <w:sz w:val="24"/>
          <w:szCs w:val="24"/>
        </w:rPr>
        <w:instrText>ADDIN CSL_CITATION {"citationItems":[{"id":"ITEM-1","itemData":{"ISSN":"1367-5931","author":[{"dropping-particle":"","family":"Kaufmann","given":"Rainer","non-dropping-particle":"","parse-names":false,"suffix":""},{"dropping-particle":"","family":"Hagen","given":"Christoph","non-dropping-particle":"","parse-names":false,"suffix":""},{"dropping-particle":"","family":"Grünewald","given":"Kay","non-dropping-particle":"","parse-names":false,"suffix":""}],"container-title":"Current opinion in chemical biology","id":"ITEM-1","issued":{"date-parts":[["2014"]]},"page":"86-91","publisher":"Elsevier","title":"Fluorescence cryo-microscopy: current challenges and prospects","type":"article-journal","volume":"20"},"uris":["http://www.mendeley.com/documents/?uuid=99c0e28f-47b1-4650-8305-88710eb770db"]}],"mendeley":{"formattedCitation":"&lt;sup&gt;8&lt;/sup&gt;","plainTextFormattedCitation":"8","previouslyFormattedCitation":"&lt;sup&gt;8&lt;/sup&gt;"},"properties":{"noteIndex":0},"schema":"https://github.com/citation-style-language/schema/raw/master/csl-citation.json"}</w:instrText>
      </w:r>
      <w:r w:rsidRPr="00DC6777">
        <w:rPr>
          <w:rFonts w:asciiTheme="minorHAnsi" w:hAnsiTheme="minorHAnsi" w:cstheme="minorHAnsi"/>
          <w:bCs/>
          <w:sz w:val="24"/>
          <w:szCs w:val="24"/>
        </w:rPr>
        <w:fldChar w:fldCharType="separate"/>
      </w:r>
      <w:r w:rsidRPr="00DC6777">
        <w:rPr>
          <w:rFonts w:asciiTheme="minorHAnsi" w:hAnsiTheme="minorHAnsi" w:cstheme="minorHAnsi"/>
          <w:bCs/>
          <w:noProof/>
          <w:sz w:val="24"/>
          <w:szCs w:val="24"/>
          <w:vertAlign w:val="superscript"/>
        </w:rPr>
        <w:t>8</w:t>
      </w:r>
      <w:r w:rsidRPr="00DC6777">
        <w:rPr>
          <w:rFonts w:asciiTheme="minorHAnsi" w:hAnsiTheme="minorHAnsi" w:cstheme="minorHAnsi"/>
          <w:bCs/>
          <w:sz w:val="24"/>
          <w:szCs w:val="24"/>
        </w:rPr>
        <w:fldChar w:fldCharType="end"/>
      </w:r>
    </w:p>
    <w:p w14:paraId="7C9B2ED3" w14:textId="09B5126C" w:rsidR="74FBDDCA" w:rsidRPr="00DC6777" w:rsidRDefault="74FBDDCA" w:rsidP="74FBDDCA">
      <w:pPr>
        <w:pStyle w:val="NormalWeb"/>
        <w:rPr>
          <w:rFonts w:asciiTheme="minorHAnsi" w:hAnsiTheme="minorHAnsi" w:cstheme="minorHAnsi"/>
          <w:sz w:val="24"/>
          <w:szCs w:val="24"/>
        </w:rPr>
      </w:pPr>
    </w:p>
    <w:p w14:paraId="2E8674BE" w14:textId="12826FC5" w:rsidR="00661FCD" w:rsidRPr="00DC6777" w:rsidRDefault="0048280D" w:rsidP="0048280D">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The submission is unfortunately void of any description of the SIM imaging system. After some digging, I found that the system is described more in depth in reference 7.</w:t>
      </w:r>
      <w:r w:rsidRPr="00DC6777">
        <w:rPr>
          <w:rFonts w:asciiTheme="minorHAnsi" w:hAnsiTheme="minorHAnsi" w:cstheme="minorHAnsi"/>
          <w:sz w:val="24"/>
          <w:szCs w:val="24"/>
        </w:rPr>
        <w:br/>
      </w:r>
      <w:r w:rsidRPr="00DC6777">
        <w:rPr>
          <w:rFonts w:asciiTheme="minorHAnsi" w:hAnsiTheme="minorHAnsi" w:cstheme="minorHAnsi"/>
          <w:i/>
          <w:sz w:val="24"/>
          <w:szCs w:val="24"/>
        </w:rPr>
        <w:t>I would have wished for at least some technical detail in this submission</w:t>
      </w:r>
      <w:r w:rsidR="5596871B" w:rsidRPr="00DC6777">
        <w:rPr>
          <w:rFonts w:asciiTheme="minorHAnsi" w:hAnsiTheme="minorHAnsi" w:cstheme="minorHAnsi"/>
          <w:i/>
          <w:iCs/>
          <w:sz w:val="24"/>
          <w:szCs w:val="24"/>
        </w:rPr>
        <w:t>.”</w:t>
      </w:r>
    </w:p>
    <w:p w14:paraId="69735F3B" w14:textId="0003209E" w:rsidR="00CC179C" w:rsidRPr="00DC6777" w:rsidRDefault="00CC179C"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We thank the reviewer for this suggestion. Since the aim of this manuscript is on the protocol of cryoSIM imaging</w:t>
      </w:r>
      <w:r w:rsidR="006D4936" w:rsidRPr="00DC6777">
        <w:rPr>
          <w:rFonts w:asciiTheme="minorHAnsi" w:hAnsiTheme="minorHAnsi" w:cstheme="minorHAnsi"/>
          <w:sz w:val="24"/>
          <w:szCs w:val="24"/>
        </w:rPr>
        <w:t xml:space="preserve"> for users, we have not gone into detail of how to construct the cryoSIM imaging system. We have made it </w:t>
      </w:r>
      <w:r w:rsidR="00853CB9" w:rsidRPr="00DC6777">
        <w:rPr>
          <w:rFonts w:asciiTheme="minorHAnsi" w:hAnsiTheme="minorHAnsi" w:cstheme="minorHAnsi"/>
          <w:sz w:val="24"/>
          <w:szCs w:val="24"/>
        </w:rPr>
        <w:t>more clear</w:t>
      </w:r>
      <w:r w:rsidR="006D4936" w:rsidRPr="00DC6777">
        <w:rPr>
          <w:rFonts w:asciiTheme="minorHAnsi" w:hAnsiTheme="minorHAnsi" w:cstheme="minorHAnsi"/>
          <w:sz w:val="24"/>
          <w:szCs w:val="24"/>
        </w:rPr>
        <w:t xml:space="preserve"> that this information can be found in </w:t>
      </w:r>
      <w:r w:rsidR="007B3AD8" w:rsidRPr="00DC6777">
        <w:rPr>
          <w:rFonts w:asciiTheme="minorHAnsi" w:hAnsiTheme="minorHAnsi" w:cstheme="minorHAnsi"/>
          <w:sz w:val="24"/>
          <w:szCs w:val="24"/>
        </w:rPr>
        <w:t xml:space="preserve">the paper by </w:t>
      </w:r>
      <w:r w:rsidR="006D4936" w:rsidRPr="00DC6777">
        <w:rPr>
          <w:rFonts w:asciiTheme="minorHAnsi" w:hAnsiTheme="minorHAnsi" w:cstheme="minorHAnsi"/>
          <w:sz w:val="24"/>
          <w:szCs w:val="24"/>
        </w:rPr>
        <w:t>Phillips et al.</w:t>
      </w:r>
      <w:r w:rsidR="003359C0" w:rsidRPr="00DC6777">
        <w:rPr>
          <w:rFonts w:asciiTheme="minorHAnsi" w:hAnsiTheme="minorHAnsi" w:cstheme="minorHAnsi"/>
          <w:sz w:val="24"/>
          <w:szCs w:val="24"/>
        </w:rPr>
        <w:t xml:space="preserve"> (line 7</w:t>
      </w:r>
      <w:r w:rsidR="007C0C59">
        <w:rPr>
          <w:rFonts w:asciiTheme="minorHAnsi" w:hAnsiTheme="minorHAnsi" w:cstheme="minorHAnsi"/>
          <w:sz w:val="24"/>
          <w:szCs w:val="24"/>
        </w:rPr>
        <w:t>3</w:t>
      </w:r>
      <w:r w:rsidR="003359C0" w:rsidRPr="00DC6777">
        <w:rPr>
          <w:rFonts w:asciiTheme="minorHAnsi" w:hAnsiTheme="minorHAnsi" w:cstheme="minorHAnsi"/>
          <w:sz w:val="24"/>
          <w:szCs w:val="24"/>
        </w:rPr>
        <w:t>)</w:t>
      </w:r>
      <w:r w:rsidR="006D4936" w:rsidRPr="00DC6777">
        <w:rPr>
          <w:rFonts w:asciiTheme="minorHAnsi" w:hAnsiTheme="minorHAnsi" w:cstheme="minorHAnsi"/>
          <w:sz w:val="24"/>
          <w:szCs w:val="24"/>
        </w:rPr>
        <w:t xml:space="preserve"> </w:t>
      </w:r>
    </w:p>
    <w:p w14:paraId="7E57C327" w14:textId="526964A9" w:rsidR="00DD6A8B" w:rsidRPr="00DC6777" w:rsidRDefault="29A2A93E" w:rsidP="29A2A93E">
      <w:pPr>
        <w:pStyle w:val="NormalWeb"/>
        <w:rPr>
          <w:rFonts w:asciiTheme="minorHAnsi" w:hAnsiTheme="minorHAnsi" w:cstheme="minorHAnsi"/>
          <w:i/>
          <w:iCs/>
          <w:sz w:val="24"/>
          <w:szCs w:val="24"/>
        </w:rPr>
      </w:pPr>
      <w:r w:rsidRPr="00DC6777">
        <w:rPr>
          <w:rFonts w:asciiTheme="minorHAnsi" w:hAnsiTheme="minorHAnsi" w:cstheme="minorHAnsi"/>
          <w:i/>
          <w:iCs/>
          <w:sz w:val="24"/>
          <w:szCs w:val="24"/>
        </w:rPr>
        <w:t>“Also this reference 7 seems to be wrongly cited. They fail to name the first author (M. A. Phillips) and rather cite the last author (I.M Dobbie) and even here they omitted the "M.". The authors should double check all their references for mistakes like these.”</w:t>
      </w:r>
    </w:p>
    <w:p w14:paraId="5C6F50B7" w14:textId="473060DE" w:rsidR="7C9763B6" w:rsidRPr="00DC6777" w:rsidRDefault="29A2A93E" w:rsidP="29A2A93E">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 xml:space="preserve">We thank the reviewer for pointing out this error in the reference. We have double checked the references. </w:t>
      </w:r>
    </w:p>
    <w:p w14:paraId="2DCF5FCB" w14:textId="35430194" w:rsidR="004F390C" w:rsidRPr="00DC6777" w:rsidRDefault="29A2A93E" w:rsidP="29A2A93E">
      <w:pPr>
        <w:pStyle w:val="NormalWeb"/>
        <w:rPr>
          <w:rFonts w:asciiTheme="minorHAnsi" w:hAnsiTheme="minorHAnsi" w:cstheme="minorHAnsi"/>
          <w:sz w:val="24"/>
          <w:szCs w:val="24"/>
        </w:rPr>
      </w:pPr>
      <w:r w:rsidRPr="00DC6777">
        <w:rPr>
          <w:rFonts w:asciiTheme="minorHAnsi" w:hAnsiTheme="minorHAnsi" w:cstheme="minorHAnsi"/>
          <w:i/>
          <w:iCs/>
          <w:sz w:val="24"/>
          <w:szCs w:val="24"/>
        </w:rPr>
        <w:t>“The title "3D Structured Illumination Microscopy for Cryogenically Preserved Cells and Correlative Cryo-Imaging" is misleading as the reader (like me) might expect details on the construction of the SIM system.</w:t>
      </w:r>
      <w:r w:rsidR="0048280D" w:rsidRPr="00DC6777">
        <w:rPr>
          <w:rFonts w:asciiTheme="minorHAnsi" w:hAnsiTheme="minorHAnsi" w:cstheme="minorHAnsi"/>
          <w:sz w:val="24"/>
          <w:szCs w:val="24"/>
        </w:rPr>
        <w:br/>
      </w:r>
      <w:r w:rsidRPr="00DC6777">
        <w:rPr>
          <w:rFonts w:asciiTheme="minorHAnsi" w:hAnsiTheme="minorHAnsi" w:cstheme="minorHAnsi"/>
          <w:i/>
          <w:iCs/>
          <w:sz w:val="24"/>
          <w:szCs w:val="24"/>
        </w:rPr>
        <w:t>My suggestion: "Protocols for cryo-SIM correlative fluorescence/X-ray imaging of vitrified cells".”</w:t>
      </w:r>
      <w:r w:rsidR="0048280D" w:rsidRPr="00DC6777">
        <w:rPr>
          <w:rFonts w:asciiTheme="minorHAnsi" w:hAnsiTheme="minorHAnsi" w:cstheme="minorHAnsi"/>
          <w:sz w:val="24"/>
          <w:szCs w:val="24"/>
        </w:rPr>
        <w:br/>
      </w:r>
      <w:r w:rsidR="0048280D" w:rsidRPr="00DC6777">
        <w:rPr>
          <w:rFonts w:asciiTheme="minorHAnsi" w:hAnsiTheme="minorHAnsi" w:cstheme="minorHAnsi"/>
          <w:sz w:val="24"/>
          <w:szCs w:val="24"/>
        </w:rPr>
        <w:br/>
      </w:r>
      <w:r w:rsidRPr="00DC6777">
        <w:rPr>
          <w:rFonts w:asciiTheme="minorHAnsi" w:hAnsiTheme="minorHAnsi" w:cstheme="minorHAnsi"/>
          <w:sz w:val="24"/>
          <w:szCs w:val="24"/>
        </w:rPr>
        <w:t>We have changed the title to "Protocols for cryo-SIM data collection on cryogenically preserved cells".</w:t>
      </w:r>
      <w:r w:rsidR="0048280D" w:rsidRPr="00DC6777">
        <w:rPr>
          <w:rFonts w:asciiTheme="minorHAnsi" w:hAnsiTheme="minorHAnsi" w:cstheme="minorHAnsi"/>
          <w:sz w:val="24"/>
          <w:szCs w:val="24"/>
        </w:rPr>
        <w:br/>
      </w:r>
    </w:p>
    <w:p w14:paraId="5577C061" w14:textId="66A0631B" w:rsidR="004F390C" w:rsidRPr="00DC6777" w:rsidRDefault="7C16264A" w:rsidP="29A2A93E">
      <w:pPr>
        <w:pStyle w:val="NormalWeb"/>
        <w:rPr>
          <w:rFonts w:asciiTheme="minorHAnsi" w:hAnsiTheme="minorHAnsi" w:cstheme="minorHAnsi"/>
          <w:i/>
          <w:iCs/>
          <w:sz w:val="24"/>
          <w:szCs w:val="24"/>
        </w:rPr>
      </w:pPr>
      <w:r w:rsidRPr="00DC6777">
        <w:rPr>
          <w:rFonts w:asciiTheme="minorHAnsi" w:hAnsiTheme="minorHAnsi" w:cstheme="minorHAnsi"/>
          <w:i/>
          <w:iCs/>
          <w:sz w:val="24"/>
          <w:szCs w:val="24"/>
        </w:rPr>
        <w:t>“Minor Concerns:</w:t>
      </w:r>
      <w:r w:rsidR="0048280D" w:rsidRPr="00DC6777">
        <w:rPr>
          <w:rFonts w:asciiTheme="minorHAnsi" w:hAnsiTheme="minorHAnsi" w:cstheme="minorHAnsi"/>
          <w:sz w:val="24"/>
          <w:szCs w:val="24"/>
        </w:rPr>
        <w:br/>
      </w:r>
      <w:r w:rsidRPr="00DC6777">
        <w:rPr>
          <w:rFonts w:asciiTheme="minorHAnsi" w:hAnsiTheme="minorHAnsi" w:cstheme="minorHAnsi"/>
          <w:i/>
          <w:iCs/>
          <w:sz w:val="24"/>
          <w:szCs w:val="24"/>
        </w:rPr>
        <w:t>See above in summary.</w:t>
      </w:r>
      <w:r w:rsidR="0048280D" w:rsidRPr="00DC6777">
        <w:rPr>
          <w:rFonts w:asciiTheme="minorHAnsi" w:hAnsiTheme="minorHAnsi" w:cstheme="minorHAnsi"/>
          <w:sz w:val="24"/>
          <w:szCs w:val="24"/>
        </w:rPr>
        <w:br/>
      </w:r>
      <w:r w:rsidRPr="00DC6777">
        <w:rPr>
          <w:rFonts w:asciiTheme="minorHAnsi" w:hAnsiTheme="minorHAnsi" w:cstheme="minorHAnsi"/>
          <w:i/>
          <w:iCs/>
          <w:sz w:val="24"/>
          <w:szCs w:val="24"/>
        </w:rPr>
        <w:t>Several figures (3c, 3d, 4a, 4b, 5a, 5b) are missing scale bars and I was unable to find any description on the imaging parameters.”</w:t>
      </w:r>
    </w:p>
    <w:p w14:paraId="756E27B5" w14:textId="4648C31E" w:rsidR="00691827" w:rsidRPr="00DC6777" w:rsidRDefault="29A2A93E" w:rsidP="29A2A93E">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We have added scale bars to the figures</w:t>
      </w:r>
      <w:r w:rsidR="005E2BE1" w:rsidRPr="00DC6777">
        <w:rPr>
          <w:rFonts w:asciiTheme="minorHAnsi" w:hAnsiTheme="minorHAnsi" w:cstheme="minorHAnsi"/>
          <w:sz w:val="24"/>
          <w:szCs w:val="24"/>
        </w:rPr>
        <w:t xml:space="preserve"> and information on the imaging parameters in the figure legend</w:t>
      </w:r>
      <w:r w:rsidRPr="00DC6777">
        <w:rPr>
          <w:rFonts w:asciiTheme="minorHAnsi" w:hAnsiTheme="minorHAnsi" w:cstheme="minorHAnsi"/>
          <w:sz w:val="24"/>
          <w:szCs w:val="24"/>
        </w:rPr>
        <w:t>.</w:t>
      </w:r>
    </w:p>
    <w:p w14:paraId="76F474FE" w14:textId="54F5A22A" w:rsidR="007F2AB7" w:rsidRPr="00DC6777" w:rsidRDefault="29A2A93E" w:rsidP="0048280D">
      <w:pPr>
        <w:pStyle w:val="NormalWeb"/>
        <w:rPr>
          <w:rFonts w:asciiTheme="minorHAnsi" w:hAnsiTheme="minorHAnsi" w:cstheme="minorHAnsi"/>
          <w:sz w:val="24"/>
          <w:szCs w:val="24"/>
        </w:rPr>
      </w:pPr>
      <w:r w:rsidRPr="00DC6777">
        <w:rPr>
          <w:rFonts w:asciiTheme="minorHAnsi" w:hAnsiTheme="minorHAnsi" w:cstheme="minorHAnsi"/>
          <w:i/>
          <w:iCs/>
          <w:sz w:val="24"/>
          <w:szCs w:val="24"/>
        </w:rPr>
        <w:t>“Excitation, emission wavelengths (all such values should be included in figure legends) ? Objective used (Nikon TU Plan Apo 100X/0.9NA)? Immersion medium (none)? NA?”</w:t>
      </w:r>
    </w:p>
    <w:p w14:paraId="32E5A37B" w14:textId="018EBC3E" w:rsidR="29A2A93E" w:rsidRPr="00DC6777" w:rsidRDefault="29A2A93E" w:rsidP="29A2A93E">
      <w:pPr>
        <w:pStyle w:val="NormalWeb"/>
        <w:rPr>
          <w:rFonts w:asciiTheme="minorHAnsi" w:eastAsia="Calibri" w:hAnsiTheme="minorHAnsi" w:cstheme="minorHAnsi"/>
          <w:sz w:val="24"/>
          <w:szCs w:val="24"/>
        </w:rPr>
      </w:pPr>
      <w:r w:rsidRPr="00DC6777">
        <w:rPr>
          <w:rFonts w:asciiTheme="minorHAnsi" w:hAnsiTheme="minorHAnsi" w:cstheme="minorHAnsi"/>
          <w:sz w:val="24"/>
          <w:szCs w:val="24"/>
        </w:rPr>
        <w:t>All the necessary wavelengths values have now been included in figure legends. The cryoSIM has a Nikon TU Plan Apo 100X/0.9NA objective and no immersion medium was used.</w:t>
      </w:r>
      <w:r w:rsidR="003359C0" w:rsidRPr="00DC6777">
        <w:rPr>
          <w:rFonts w:asciiTheme="minorHAnsi" w:hAnsiTheme="minorHAnsi" w:cstheme="minorHAnsi"/>
          <w:sz w:val="24"/>
          <w:szCs w:val="24"/>
        </w:rPr>
        <w:t xml:space="preserve"> (added to Line 71)</w:t>
      </w:r>
    </w:p>
    <w:p w14:paraId="56CA4D5A" w14:textId="32F233A9" w:rsidR="006756A4" w:rsidRPr="00DC6777" w:rsidRDefault="0048280D" w:rsidP="427C1CCB">
      <w:pPr>
        <w:pStyle w:val="NormalWeb"/>
        <w:rPr>
          <w:rFonts w:asciiTheme="minorHAnsi" w:eastAsiaTheme="minorEastAsia" w:hAnsiTheme="minorHAnsi" w:cstheme="minorHAnsi"/>
          <w:color w:val="000000" w:themeColor="text1"/>
          <w:sz w:val="24"/>
          <w:szCs w:val="24"/>
        </w:rPr>
      </w:pPr>
      <w:r w:rsidRPr="00DC6777">
        <w:rPr>
          <w:rFonts w:asciiTheme="minorHAnsi" w:hAnsiTheme="minorHAnsi" w:cstheme="minorHAnsi"/>
          <w:sz w:val="24"/>
          <w:szCs w:val="24"/>
        </w:rPr>
        <w:br/>
      </w:r>
      <w:r w:rsidR="427C1CCB" w:rsidRPr="00DC6777">
        <w:rPr>
          <w:rFonts w:asciiTheme="minorHAnsi" w:eastAsiaTheme="minorEastAsia" w:hAnsiTheme="minorHAnsi" w:cstheme="minorHAnsi"/>
          <w:i/>
          <w:iCs/>
          <w:color w:val="000000" w:themeColor="text1"/>
          <w:sz w:val="24"/>
          <w:szCs w:val="24"/>
        </w:rPr>
        <w:t>“Number of directions? Number of phases per direction? Settings of the reconstruction? Was this a commercial (OMX, SoftWoRx by GE?) or freeware (FairSIM?) used for reconstruction?”</w:t>
      </w:r>
      <w:r w:rsidRPr="00DC6777">
        <w:rPr>
          <w:rFonts w:asciiTheme="minorHAnsi" w:hAnsiTheme="minorHAnsi" w:cstheme="minorHAnsi"/>
          <w:sz w:val="24"/>
          <w:szCs w:val="24"/>
        </w:rPr>
        <w:br/>
      </w:r>
      <w:r w:rsidRPr="00DC6777">
        <w:rPr>
          <w:rFonts w:asciiTheme="minorHAnsi" w:hAnsiTheme="minorHAnsi" w:cstheme="minorHAnsi"/>
          <w:sz w:val="24"/>
          <w:szCs w:val="24"/>
        </w:rPr>
        <w:br/>
      </w:r>
      <w:r w:rsidR="427C1CCB" w:rsidRPr="00DC6777">
        <w:rPr>
          <w:rFonts w:asciiTheme="minorHAnsi" w:eastAsiaTheme="minorEastAsia" w:hAnsiTheme="minorHAnsi" w:cstheme="minorHAnsi"/>
          <w:color w:val="000000" w:themeColor="text1"/>
          <w:sz w:val="24"/>
          <w:szCs w:val="24"/>
        </w:rPr>
        <w:lastRenderedPageBreak/>
        <w:t>The cryoSIM records images at 3 different angles with 5 phases per angle.</w:t>
      </w:r>
      <w:r w:rsidR="006756A4" w:rsidRPr="00DC6777">
        <w:rPr>
          <w:rFonts w:asciiTheme="minorHAnsi" w:eastAsiaTheme="minorEastAsia" w:hAnsiTheme="minorHAnsi" w:cstheme="minorHAnsi"/>
          <w:color w:val="000000" w:themeColor="text1"/>
          <w:sz w:val="24"/>
          <w:szCs w:val="24"/>
        </w:rPr>
        <w:t xml:space="preserve"> This has been added to the introduction</w:t>
      </w:r>
      <w:r w:rsidR="00DC6AEC" w:rsidRPr="00DC6777">
        <w:rPr>
          <w:rFonts w:asciiTheme="minorHAnsi" w:eastAsiaTheme="minorEastAsia" w:hAnsiTheme="minorHAnsi" w:cstheme="minorHAnsi"/>
          <w:color w:val="000000" w:themeColor="text1"/>
          <w:sz w:val="24"/>
          <w:szCs w:val="24"/>
        </w:rPr>
        <w:t>.</w:t>
      </w:r>
      <w:r w:rsidR="00EA3892" w:rsidRPr="00DC6777">
        <w:rPr>
          <w:rFonts w:asciiTheme="minorHAnsi" w:eastAsiaTheme="minorEastAsia" w:hAnsiTheme="minorHAnsi" w:cstheme="minorHAnsi"/>
          <w:color w:val="000000" w:themeColor="text1"/>
          <w:sz w:val="24"/>
          <w:szCs w:val="24"/>
        </w:rPr>
        <w:t xml:space="preserve"> (line</w:t>
      </w:r>
      <w:r w:rsidR="007C0C59">
        <w:rPr>
          <w:rFonts w:asciiTheme="minorHAnsi" w:eastAsiaTheme="minorEastAsia" w:hAnsiTheme="minorHAnsi" w:cstheme="minorHAnsi"/>
          <w:color w:val="000000" w:themeColor="text1"/>
          <w:sz w:val="24"/>
          <w:szCs w:val="24"/>
        </w:rPr>
        <w:t xml:space="preserve"> 61</w:t>
      </w:r>
      <w:r w:rsidR="00EA3892" w:rsidRPr="00DC6777">
        <w:rPr>
          <w:rFonts w:asciiTheme="minorHAnsi" w:eastAsiaTheme="minorEastAsia" w:hAnsiTheme="minorHAnsi" w:cstheme="minorHAnsi"/>
          <w:color w:val="000000" w:themeColor="text1"/>
          <w:sz w:val="24"/>
          <w:szCs w:val="24"/>
        </w:rPr>
        <w:t>)</w:t>
      </w:r>
    </w:p>
    <w:p w14:paraId="25BF3F51" w14:textId="59B07C1E" w:rsidR="007F3892" w:rsidRPr="00DC6777" w:rsidRDefault="427C1CCB" w:rsidP="427C1CCB">
      <w:pPr>
        <w:pStyle w:val="NormalWeb"/>
        <w:rPr>
          <w:rFonts w:asciiTheme="minorHAnsi" w:eastAsiaTheme="minorEastAsia" w:hAnsiTheme="minorHAnsi" w:cstheme="minorHAnsi"/>
          <w:color w:val="000000" w:themeColor="text1"/>
          <w:sz w:val="24"/>
          <w:szCs w:val="24"/>
        </w:rPr>
      </w:pPr>
      <w:r w:rsidRPr="00DC6777">
        <w:rPr>
          <w:rFonts w:asciiTheme="minorHAnsi" w:eastAsiaTheme="minorEastAsia" w:hAnsiTheme="minorHAnsi" w:cstheme="minorHAnsi"/>
          <w:color w:val="000000" w:themeColor="text1"/>
          <w:sz w:val="24"/>
          <w:szCs w:val="24"/>
        </w:rPr>
        <w:t xml:space="preserve"> SoftWoRx was used for the reconstruction using channel specific bead base OTFs and channel specific starting positions for stripe angle and width. FairSIM is not currently able to produce adequate 3D reconstructions </w:t>
      </w:r>
      <w:r w:rsidR="00A46041" w:rsidRPr="00DC6777">
        <w:rPr>
          <w:rFonts w:asciiTheme="minorHAnsi" w:eastAsiaTheme="minorEastAsia" w:hAnsiTheme="minorHAnsi" w:cstheme="minorHAnsi"/>
          <w:color w:val="000000" w:themeColor="text1"/>
          <w:sz w:val="24"/>
          <w:szCs w:val="24"/>
        </w:rPr>
        <w:t xml:space="preserve">but </w:t>
      </w:r>
      <w:r w:rsidRPr="00DC6777">
        <w:rPr>
          <w:rFonts w:asciiTheme="minorHAnsi" w:eastAsiaTheme="minorEastAsia" w:hAnsiTheme="minorHAnsi" w:cstheme="minorHAnsi"/>
          <w:color w:val="000000" w:themeColor="text1"/>
          <w:sz w:val="24"/>
          <w:szCs w:val="24"/>
        </w:rPr>
        <w:t xml:space="preserve">there is ongoing development of 3D FairSIM. </w:t>
      </w:r>
    </w:p>
    <w:p w14:paraId="4EC34E80" w14:textId="78DC633F" w:rsidR="00556CAA" w:rsidRPr="00DC6777" w:rsidRDefault="00A57BC4" w:rsidP="00556CAA">
      <w:pPr>
        <w:spacing w:after="120"/>
        <w:rPr>
          <w:rFonts w:cstheme="minorHAnsi"/>
          <w:sz w:val="24"/>
          <w:szCs w:val="24"/>
        </w:rPr>
      </w:pPr>
      <w:r w:rsidRPr="00DC6777">
        <w:rPr>
          <w:rFonts w:cstheme="minorHAnsi"/>
          <w:sz w:val="24"/>
          <w:szCs w:val="24"/>
        </w:rPr>
        <w:t>Information of the reconstruction settings has been added</w:t>
      </w:r>
      <w:r w:rsidR="00D04759">
        <w:rPr>
          <w:rFonts w:cstheme="minorHAnsi"/>
          <w:sz w:val="24"/>
          <w:szCs w:val="24"/>
        </w:rPr>
        <w:t xml:space="preserve"> (lines 304-309)</w:t>
      </w:r>
      <w:r w:rsidRPr="00DC6777">
        <w:rPr>
          <w:rFonts w:cstheme="minorHAnsi"/>
          <w:sz w:val="24"/>
          <w:szCs w:val="24"/>
        </w:rPr>
        <w:t>:</w:t>
      </w:r>
    </w:p>
    <w:p w14:paraId="71796285" w14:textId="77777777" w:rsidR="006560A5" w:rsidRPr="00DC6777" w:rsidRDefault="006560A5" w:rsidP="006560A5">
      <w:pPr>
        <w:pStyle w:val="ListParagraph"/>
        <w:numPr>
          <w:ilvl w:val="1"/>
          <w:numId w:val="1"/>
        </w:numPr>
        <w:spacing w:after="120"/>
        <w:ind w:left="792"/>
        <w:rPr>
          <w:rFonts w:asciiTheme="minorHAnsi" w:hAnsiTheme="minorHAnsi" w:cstheme="minorHAnsi"/>
        </w:rPr>
      </w:pPr>
      <w:r w:rsidRPr="00DC6777">
        <w:rPr>
          <w:rFonts w:asciiTheme="minorHAnsi" w:hAnsiTheme="minorHAnsi" w:cstheme="minorHAnsi"/>
        </w:rPr>
        <w:t>Run processing in batches through the Processing Task builder window using channel specific OTFs (calculated from multi-fluorescent beads point spread functions) and K</w:t>
      </w:r>
      <w:r w:rsidRPr="00DC6777">
        <w:rPr>
          <w:rFonts w:asciiTheme="minorHAnsi" w:hAnsiTheme="minorHAnsi" w:cstheme="minorHAnsi"/>
          <w:vertAlign w:val="subscript"/>
        </w:rPr>
        <w:t>0</w:t>
      </w:r>
      <w:r w:rsidRPr="00DC6777">
        <w:rPr>
          <w:rFonts w:asciiTheme="minorHAnsi" w:hAnsiTheme="minorHAnsi" w:cstheme="minorHAnsi"/>
        </w:rPr>
        <w:t xml:space="preserve"> angles (0.29278, -1.8028, 2.3786) with a constant Wiener filter for all channels of 0.004 and a bias offset of 200. In the additional options panel ensure that negative intensities are discarded keeping other options unchecked. Save the SIR images into a folder named ‘processed’. </w:t>
      </w:r>
    </w:p>
    <w:p w14:paraId="1672EEFC" w14:textId="206BD4DF" w:rsidR="00556CAA" w:rsidRDefault="00FC1CDB" w:rsidP="00556CAA">
      <w:pPr>
        <w:spacing w:after="120"/>
        <w:rPr>
          <w:rFonts w:cstheme="minorHAnsi"/>
          <w:sz w:val="24"/>
          <w:szCs w:val="24"/>
        </w:rPr>
      </w:pPr>
      <w:r>
        <w:rPr>
          <w:rFonts w:cstheme="minorHAnsi"/>
          <w:sz w:val="24"/>
          <w:szCs w:val="24"/>
        </w:rPr>
        <w:t>More information about the reconstruction has also been added in the Discussion</w:t>
      </w:r>
      <w:r w:rsidR="00A86E2F">
        <w:rPr>
          <w:rFonts w:cstheme="minorHAnsi"/>
          <w:sz w:val="24"/>
          <w:szCs w:val="24"/>
        </w:rPr>
        <w:t xml:space="preserve"> (lines 394-398)</w:t>
      </w:r>
      <w:r>
        <w:rPr>
          <w:rFonts w:cstheme="minorHAnsi"/>
          <w:sz w:val="24"/>
          <w:szCs w:val="24"/>
        </w:rPr>
        <w:t xml:space="preserve">: </w:t>
      </w:r>
    </w:p>
    <w:p w14:paraId="7A775ACF" w14:textId="1523ECEE" w:rsidR="00FC1CDB" w:rsidRPr="00DC6777" w:rsidRDefault="00FC1CDB" w:rsidP="00556CAA">
      <w:pPr>
        <w:spacing w:after="120"/>
        <w:rPr>
          <w:rFonts w:cstheme="minorHAnsi"/>
          <w:sz w:val="24"/>
          <w:szCs w:val="24"/>
        </w:rPr>
      </w:pPr>
      <w:r w:rsidRPr="00FC1CDB">
        <w:rPr>
          <w:rFonts w:cstheme="minorHAnsi"/>
          <w:sz w:val="24"/>
          <w:szCs w:val="24"/>
        </w:rPr>
        <w:t>The image reconstruction parameters can be reviewed in the SoftWorx log file if the reconstruction is not optimal by opening the reconstruction summary file. There should be consistent line spacing across angles in a given channel and relatively consistent amplitude, variation of more than 30% and values significantly above  1 (if bead size compensation is applied) should be more closely investigated and are likely to  indicate failed reconstructions</w:t>
      </w:r>
    </w:p>
    <w:p w14:paraId="3ABFCEAC" w14:textId="58C8265D" w:rsidR="007F3892" w:rsidRPr="00DC6777" w:rsidRDefault="29A2A93E" w:rsidP="0048280D">
      <w:pPr>
        <w:pStyle w:val="NormalWeb"/>
        <w:rPr>
          <w:rFonts w:asciiTheme="minorHAnsi" w:eastAsiaTheme="minorEastAsia" w:hAnsiTheme="minorHAnsi" w:cstheme="minorHAnsi"/>
          <w:color w:val="000000" w:themeColor="text1"/>
          <w:sz w:val="24"/>
          <w:szCs w:val="24"/>
        </w:rPr>
      </w:pPr>
      <w:r w:rsidRPr="00DC6777">
        <w:rPr>
          <w:rFonts w:asciiTheme="minorHAnsi" w:hAnsiTheme="minorHAnsi" w:cstheme="minorHAnsi"/>
          <w:i/>
          <w:iCs/>
          <w:sz w:val="24"/>
          <w:szCs w:val="24"/>
        </w:rPr>
        <w:t>“What were the stains used?In other words, with the description here, there is no chance to build such a system (e.g. on a different beamline) or even to just repeat the experiments on the same beamline.”</w:t>
      </w:r>
    </w:p>
    <w:p w14:paraId="247A6A8D" w14:textId="7768DD9F" w:rsidR="00002150" w:rsidRPr="00DC6777" w:rsidRDefault="29A2A93E" w:rsidP="29A2A93E">
      <w:pPr>
        <w:pStyle w:val="NormalWeb"/>
        <w:rPr>
          <w:rFonts w:asciiTheme="minorHAnsi" w:hAnsiTheme="minorHAnsi" w:cstheme="minorHAnsi"/>
          <w:sz w:val="24"/>
          <w:szCs w:val="24"/>
        </w:rPr>
      </w:pPr>
      <w:r w:rsidRPr="00DC6777">
        <w:rPr>
          <w:rFonts w:asciiTheme="minorHAnsi" w:hAnsiTheme="minorHAnsi" w:cstheme="minorHAnsi"/>
          <w:sz w:val="24"/>
          <w:szCs w:val="24"/>
        </w:rPr>
        <w:t xml:space="preserve">Details regarding the stains </w:t>
      </w:r>
      <w:r w:rsidR="00E844ED">
        <w:rPr>
          <w:rFonts w:asciiTheme="minorHAnsi" w:hAnsiTheme="minorHAnsi" w:cstheme="minorHAnsi"/>
          <w:sz w:val="24"/>
          <w:szCs w:val="24"/>
        </w:rPr>
        <w:t>is</w:t>
      </w:r>
      <w:r w:rsidRPr="00DC6777">
        <w:rPr>
          <w:rFonts w:asciiTheme="minorHAnsi" w:hAnsiTheme="minorHAnsi" w:cstheme="minorHAnsi"/>
          <w:sz w:val="24"/>
          <w:szCs w:val="24"/>
        </w:rPr>
        <w:t xml:space="preserve"> available in </w:t>
      </w:r>
      <w:r w:rsidR="00E844ED">
        <w:rPr>
          <w:rFonts w:asciiTheme="minorHAnsi" w:hAnsiTheme="minorHAnsi" w:cstheme="minorHAnsi"/>
          <w:sz w:val="24"/>
          <w:szCs w:val="24"/>
        </w:rPr>
        <w:t xml:space="preserve">the table of materials and in the </w:t>
      </w:r>
      <w:r w:rsidRPr="00DC6777">
        <w:rPr>
          <w:rFonts w:asciiTheme="minorHAnsi" w:hAnsiTheme="minorHAnsi" w:cstheme="minorHAnsi"/>
          <w:sz w:val="24"/>
          <w:szCs w:val="24"/>
        </w:rPr>
        <w:t>Results section</w:t>
      </w:r>
      <w:r w:rsidR="00002150" w:rsidRPr="00DC6777">
        <w:rPr>
          <w:rFonts w:asciiTheme="minorHAnsi" w:hAnsiTheme="minorHAnsi" w:cstheme="minorHAnsi"/>
          <w:sz w:val="24"/>
          <w:szCs w:val="24"/>
        </w:rPr>
        <w:t>:</w:t>
      </w:r>
      <w:r w:rsidRPr="00DC6777">
        <w:rPr>
          <w:rFonts w:asciiTheme="minorHAnsi" w:hAnsiTheme="minorHAnsi" w:cstheme="minorHAnsi"/>
          <w:sz w:val="24"/>
          <w:szCs w:val="24"/>
        </w:rPr>
        <w:t xml:space="preserve"> </w:t>
      </w:r>
      <w:bookmarkStart w:id="1" w:name="_Hlk61015354"/>
      <w:r w:rsidR="00002150" w:rsidRPr="00DC6777">
        <w:rPr>
          <w:rFonts w:asciiTheme="minorHAnsi" w:hAnsiTheme="minorHAnsi" w:cstheme="minorHAnsi"/>
          <w:sz w:val="24"/>
          <w:szCs w:val="24"/>
        </w:rPr>
        <w:t xml:space="preserve">A sample containing cells from the U2OS cell line was stained with a mixture of green microtubule cytoskeleton dye and red mitochondria dye, resulting in the staining of the microtubule component of the cytoskeleton (green) and the mitochondria (red). </w:t>
      </w:r>
      <w:bookmarkEnd w:id="1"/>
      <w:r w:rsidR="5596871B" w:rsidRPr="00DC6777">
        <w:rPr>
          <w:rFonts w:asciiTheme="minorHAnsi" w:hAnsiTheme="minorHAnsi" w:cstheme="minorHAnsi"/>
          <w:sz w:val="24"/>
          <w:szCs w:val="24"/>
        </w:rPr>
        <w:t xml:space="preserve"> </w:t>
      </w:r>
      <w:r w:rsidR="00684CB4" w:rsidRPr="00DC6777">
        <w:rPr>
          <w:rFonts w:asciiTheme="minorHAnsi" w:hAnsiTheme="minorHAnsi" w:cstheme="minorHAnsi"/>
          <w:sz w:val="24"/>
          <w:szCs w:val="24"/>
        </w:rPr>
        <w:t xml:space="preserve">(lines </w:t>
      </w:r>
      <w:r w:rsidR="00D46BAE">
        <w:rPr>
          <w:rFonts w:asciiTheme="minorHAnsi" w:hAnsiTheme="minorHAnsi" w:cstheme="minorHAnsi"/>
          <w:sz w:val="24"/>
          <w:szCs w:val="24"/>
        </w:rPr>
        <w:t>331-333</w:t>
      </w:r>
      <w:r w:rsidR="00684CB4" w:rsidRPr="00DC6777">
        <w:rPr>
          <w:rFonts w:asciiTheme="minorHAnsi" w:hAnsiTheme="minorHAnsi" w:cstheme="minorHAnsi"/>
          <w:sz w:val="24"/>
          <w:szCs w:val="24"/>
        </w:rPr>
        <w:t>)</w:t>
      </w:r>
    </w:p>
    <w:p w14:paraId="1719F3E0" w14:textId="7E5781FE" w:rsidR="007F3892" w:rsidRPr="00DC6777" w:rsidRDefault="7C16264A" w:rsidP="29A2A93E">
      <w:pPr>
        <w:pStyle w:val="NormalWeb"/>
        <w:rPr>
          <w:rFonts w:asciiTheme="minorHAnsi" w:hAnsiTheme="minorHAnsi" w:cstheme="minorHAnsi"/>
          <w:i/>
          <w:iCs/>
          <w:color w:val="70AD47" w:themeColor="accent6"/>
          <w:sz w:val="24"/>
          <w:szCs w:val="24"/>
        </w:rPr>
      </w:pPr>
      <w:r w:rsidRPr="00DC6777">
        <w:rPr>
          <w:rFonts w:asciiTheme="minorHAnsi" w:hAnsiTheme="minorHAnsi" w:cstheme="minorHAnsi"/>
          <w:sz w:val="24"/>
          <w:szCs w:val="24"/>
        </w:rPr>
        <w:t xml:space="preserve">The protocol of building such a system was not the focus of this paper, however we have made it now clear that the necessary information can be found in the paper by Phillips et al. </w:t>
      </w:r>
      <w:r w:rsidR="00684CB4" w:rsidRPr="00DC6777">
        <w:rPr>
          <w:rFonts w:asciiTheme="minorHAnsi" w:hAnsiTheme="minorHAnsi" w:cstheme="minorHAnsi"/>
          <w:sz w:val="24"/>
          <w:szCs w:val="24"/>
        </w:rPr>
        <w:t>(line7</w:t>
      </w:r>
      <w:r w:rsidR="00D46BAE">
        <w:rPr>
          <w:rFonts w:asciiTheme="minorHAnsi" w:hAnsiTheme="minorHAnsi" w:cstheme="minorHAnsi"/>
          <w:sz w:val="24"/>
          <w:szCs w:val="24"/>
        </w:rPr>
        <w:t>3</w:t>
      </w:r>
      <w:r w:rsidR="00684CB4" w:rsidRPr="00DC6777">
        <w:rPr>
          <w:rFonts w:asciiTheme="minorHAnsi" w:hAnsiTheme="minorHAnsi" w:cstheme="minorHAnsi"/>
          <w:sz w:val="24"/>
          <w:szCs w:val="24"/>
        </w:rPr>
        <w:t>)</w:t>
      </w:r>
    </w:p>
    <w:p w14:paraId="5159B447" w14:textId="47FE9D75" w:rsidR="00985031" w:rsidRPr="00DC6777" w:rsidRDefault="29A2A93E" w:rsidP="29A2A93E">
      <w:pPr>
        <w:pStyle w:val="NormalWeb"/>
        <w:rPr>
          <w:rFonts w:asciiTheme="minorHAnsi" w:hAnsiTheme="minorHAnsi" w:cstheme="minorHAnsi"/>
          <w:i/>
          <w:iCs/>
          <w:sz w:val="24"/>
          <w:szCs w:val="24"/>
        </w:rPr>
      </w:pPr>
      <w:r w:rsidRPr="00DC6777">
        <w:rPr>
          <w:rFonts w:asciiTheme="minorHAnsi" w:hAnsiTheme="minorHAnsi" w:cstheme="minorHAnsi"/>
          <w:i/>
          <w:iCs/>
          <w:sz w:val="24"/>
          <w:szCs w:val="24"/>
        </w:rPr>
        <w:t>“Figure 3 should probably be distributed onto several pages, as none of the text in the software windows (a,b,c,d,e,f) can be read.”</w:t>
      </w:r>
    </w:p>
    <w:p w14:paraId="001AEC06" w14:textId="57359B30" w:rsidR="00947714" w:rsidRPr="00DC6777" w:rsidRDefault="29A2A93E" w:rsidP="29A2A93E">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We thank the reviewer for this suggestion. We have split the figure into multiple panels to allow it to be distributed on several pages.</w:t>
      </w:r>
    </w:p>
    <w:p w14:paraId="02179D51" w14:textId="75966255" w:rsidR="00DF47DB" w:rsidRPr="00DC6777" w:rsidRDefault="29A2A93E" w:rsidP="0048280D">
      <w:pPr>
        <w:pStyle w:val="NormalWeb"/>
        <w:rPr>
          <w:rFonts w:asciiTheme="minorHAnsi" w:hAnsiTheme="minorHAnsi" w:cstheme="minorHAnsi"/>
          <w:sz w:val="24"/>
          <w:szCs w:val="24"/>
        </w:rPr>
      </w:pPr>
      <w:r w:rsidRPr="00DC6777">
        <w:rPr>
          <w:rFonts w:asciiTheme="minorHAnsi" w:hAnsiTheme="minorHAnsi" w:cstheme="minorHAnsi"/>
          <w:i/>
          <w:iCs/>
          <w:sz w:val="24"/>
          <w:szCs w:val="24"/>
        </w:rPr>
        <w:t xml:space="preserve">“In Figure 4 c the impressive SIM reconstruction is seen, along with a few visible SIM reconstruction artefacts. These should be explicitly mentioned in the text and be discussed. The users should be made aware, that not all structures seen (especially grating-like </w:t>
      </w:r>
      <w:r w:rsidRPr="00DC6777">
        <w:rPr>
          <w:rFonts w:asciiTheme="minorHAnsi" w:hAnsiTheme="minorHAnsi" w:cstheme="minorHAnsi"/>
          <w:i/>
          <w:iCs/>
          <w:sz w:val="24"/>
          <w:szCs w:val="24"/>
        </w:rPr>
        <w:lastRenderedPageBreak/>
        <w:t>structures) in reconstructions are real. It should also be mentioned, that this reconstruction was clipped at zero intensity, which can also lead to dim features disappearing.”</w:t>
      </w:r>
    </w:p>
    <w:p w14:paraId="0B272352" w14:textId="7829C6E7" w:rsidR="00F449BA" w:rsidRDefault="427C1CCB" w:rsidP="427C1CCB">
      <w:pPr>
        <w:pStyle w:val="NormalWeb"/>
        <w:rPr>
          <w:rFonts w:asciiTheme="minorHAnsi" w:hAnsiTheme="minorHAnsi" w:cstheme="minorHAnsi"/>
          <w:sz w:val="24"/>
          <w:szCs w:val="24"/>
        </w:rPr>
      </w:pPr>
      <w:r w:rsidRPr="00DC6777">
        <w:rPr>
          <w:rFonts w:asciiTheme="minorHAnsi" w:hAnsiTheme="minorHAnsi" w:cstheme="minorHAnsi"/>
          <w:sz w:val="24"/>
          <w:szCs w:val="24"/>
        </w:rPr>
        <w:t xml:space="preserve">The reviewer is correct in thinking that the low-intensity hexagonal hashing is indeed an artefact of data processing even when reconstructions are of an overall high quality. </w:t>
      </w:r>
      <w:r w:rsidR="00F449BA">
        <w:rPr>
          <w:rFonts w:asciiTheme="minorHAnsi" w:hAnsiTheme="minorHAnsi" w:cstheme="minorHAnsi"/>
          <w:sz w:val="24"/>
          <w:szCs w:val="24"/>
        </w:rPr>
        <w:t>We have added the following</w:t>
      </w:r>
      <w:r w:rsidR="006379FA">
        <w:rPr>
          <w:rFonts w:asciiTheme="minorHAnsi" w:hAnsiTheme="minorHAnsi" w:cstheme="minorHAnsi"/>
          <w:sz w:val="24"/>
          <w:szCs w:val="24"/>
        </w:rPr>
        <w:t xml:space="preserve"> in the Discussion</w:t>
      </w:r>
      <w:r w:rsidR="009D7157">
        <w:rPr>
          <w:rFonts w:asciiTheme="minorHAnsi" w:hAnsiTheme="minorHAnsi" w:cstheme="minorHAnsi"/>
          <w:sz w:val="24"/>
          <w:szCs w:val="24"/>
        </w:rPr>
        <w:t xml:space="preserve"> (lines 401-4</w:t>
      </w:r>
      <w:r w:rsidR="00C05DAD">
        <w:rPr>
          <w:rFonts w:asciiTheme="minorHAnsi" w:hAnsiTheme="minorHAnsi" w:cstheme="minorHAnsi"/>
          <w:sz w:val="24"/>
          <w:szCs w:val="24"/>
        </w:rPr>
        <w:t>15)</w:t>
      </w:r>
      <w:r w:rsidR="00F449BA">
        <w:rPr>
          <w:rFonts w:asciiTheme="minorHAnsi" w:hAnsiTheme="minorHAnsi" w:cstheme="minorHAnsi"/>
          <w:sz w:val="24"/>
          <w:szCs w:val="24"/>
        </w:rPr>
        <w:t xml:space="preserve">: </w:t>
      </w:r>
    </w:p>
    <w:p w14:paraId="7C81D786" w14:textId="78618DC2" w:rsidR="00F449BA" w:rsidRDefault="006379FA" w:rsidP="427C1CCB">
      <w:pPr>
        <w:pStyle w:val="NormalWeb"/>
        <w:rPr>
          <w:rFonts w:asciiTheme="minorHAnsi" w:hAnsiTheme="minorHAnsi" w:cstheme="minorHAnsi"/>
          <w:sz w:val="24"/>
          <w:szCs w:val="24"/>
        </w:rPr>
      </w:pPr>
      <w:r w:rsidRPr="006379FA">
        <w:rPr>
          <w:rFonts w:asciiTheme="minorHAnsi" w:hAnsiTheme="minorHAnsi" w:cstheme="minorHAnsi"/>
          <w:sz w:val="24"/>
          <w:szCs w:val="24"/>
        </w:rPr>
        <w:t>SIM-check and its modulation contrast map can also aid in the assessment of the quality of reconstructed data by interpreting which areas of an image are likely to be real structures versus artefacts. Low modulation contrast (shown by dark colour, in Figure 5e) within the nucleus area means that this region is going to be more susceptible to reconstruction artifacts and therefore we could classify the hash patterns shown in the nucleus (Figure 5d) as an artefact. Strong fluorescence signal areas are more likely to accurately reflect native structures in the processed data. In areas of weak signal where fluorophores are distributed over wider areas such as the total surface of a vesicle it is likely that real signal coexists with processing artefacts and care should be taken in the interpretation of that data.</w:t>
      </w:r>
    </w:p>
    <w:p w14:paraId="2D7F3E5B" w14:textId="3C85DE88" w:rsidR="5596871B" w:rsidRPr="00DC6777" w:rsidRDefault="427C1CCB" w:rsidP="5596871B">
      <w:pPr>
        <w:pStyle w:val="NormalWeb"/>
        <w:rPr>
          <w:rFonts w:asciiTheme="minorHAnsi" w:hAnsiTheme="minorHAnsi" w:cstheme="minorHAnsi"/>
          <w:sz w:val="24"/>
          <w:szCs w:val="24"/>
        </w:rPr>
      </w:pPr>
      <w:r w:rsidRPr="00DC6777">
        <w:rPr>
          <w:rFonts w:asciiTheme="minorHAnsi" w:hAnsiTheme="minorHAnsi" w:cstheme="minorHAnsi"/>
          <w:sz w:val="24"/>
          <w:szCs w:val="24"/>
        </w:rPr>
        <w:t>After inspection of the full range reconstructed data to ensure there are no strange artifacts and that the background is generally gaussian and centred near zero, the data is generally clipped at zero, or the modal value which is the peak of the background signal and should be very near zero. This ensures that the dynamic range of the displayed image is not dominated by negative background artifacts. When weaker signal is expected, extra care should be taken in analysing features and ensuring they are real structures rather than reconstruction artefacts.</w:t>
      </w:r>
    </w:p>
    <w:p w14:paraId="238F5CD1" w14:textId="35B04C13" w:rsidR="009C2E93" w:rsidRPr="00DC6777" w:rsidRDefault="7C16264A" w:rsidP="0048280D">
      <w:pPr>
        <w:pStyle w:val="NormalWeb"/>
        <w:rPr>
          <w:rFonts w:asciiTheme="minorHAnsi" w:hAnsiTheme="minorHAnsi" w:cstheme="minorHAnsi"/>
          <w:i/>
          <w:iCs/>
          <w:sz w:val="24"/>
          <w:szCs w:val="24"/>
        </w:rPr>
      </w:pPr>
      <w:r w:rsidRPr="00DC6777">
        <w:rPr>
          <w:rFonts w:asciiTheme="minorHAnsi" w:hAnsiTheme="minorHAnsi" w:cstheme="minorHAnsi"/>
          <w:i/>
          <w:iCs/>
          <w:sz w:val="24"/>
          <w:szCs w:val="24"/>
        </w:rPr>
        <w:t>“On PDF-page 18,19, and 20 the text is completely garbled and cannot be read.”</w:t>
      </w:r>
    </w:p>
    <w:p w14:paraId="67846205" w14:textId="219A44B6" w:rsidR="009C2E93" w:rsidRPr="00DC6777" w:rsidRDefault="7C16264A"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This is part of the table of materials which is an excel spreadsheet document so it will read correctly once published.</w:t>
      </w:r>
      <w:r w:rsidR="0048280D" w:rsidRPr="00DC6777">
        <w:rPr>
          <w:rFonts w:asciiTheme="minorHAnsi" w:hAnsiTheme="minorHAnsi" w:cstheme="minorHAnsi"/>
          <w:sz w:val="24"/>
          <w:szCs w:val="24"/>
        </w:rPr>
        <w:br/>
      </w:r>
      <w:r w:rsidR="0048280D" w:rsidRPr="00DC6777">
        <w:rPr>
          <w:rFonts w:asciiTheme="minorHAnsi" w:hAnsiTheme="minorHAnsi" w:cstheme="minorHAnsi"/>
          <w:sz w:val="24"/>
          <w:szCs w:val="24"/>
        </w:rPr>
        <w:br/>
      </w:r>
      <w:r w:rsidRPr="00DC6777">
        <w:rPr>
          <w:rFonts w:asciiTheme="minorHAnsi" w:hAnsiTheme="minorHAnsi" w:cstheme="minorHAnsi"/>
          <w:b/>
          <w:bCs/>
          <w:sz w:val="24"/>
          <w:szCs w:val="24"/>
        </w:rPr>
        <w:t>Reviewer #2:</w:t>
      </w:r>
      <w:r w:rsidR="0048280D" w:rsidRPr="00DC6777">
        <w:rPr>
          <w:rFonts w:asciiTheme="minorHAnsi" w:hAnsiTheme="minorHAnsi" w:cstheme="minorHAnsi"/>
          <w:sz w:val="24"/>
          <w:szCs w:val="24"/>
        </w:rPr>
        <w:br/>
      </w:r>
      <w:r w:rsidRPr="00DC6777">
        <w:rPr>
          <w:rFonts w:asciiTheme="minorHAnsi" w:hAnsiTheme="minorHAnsi" w:cstheme="minorHAnsi"/>
          <w:i/>
          <w:iCs/>
          <w:sz w:val="24"/>
          <w:szCs w:val="24"/>
        </w:rPr>
        <w:t>This manuscript describes a complete protocol of structure illumination fluorescence microscopy technique in cryogenic condition (cryo-SIM), which has been published on Optica 7, 802 in July 2020 and its application by correlating with cryo soft X-ray tomography upon the study of reovirus intracellular release pathway has been published on Cell 182, 515-530 in July 2020. In this video manuscript, the authors introduce the detailed operation of their cryo-SIM microscope (available at beamline B24 of Diamond) on suitable samples as well as the details of choosing imaging settings and fluorophores for optimal imaging. The protocol is demonstrated in U2OS cells whose mitochondria and tubulin been fluorescently labelled, and the cryo-SIM imaging was successfully completed. Overall, the manuscript provides a detailed description of cryo-SIM protocol with their newly developed techniques and shall attract interests of others in the field. There are some points to be corrected before publication:</w:t>
      </w:r>
      <w:r w:rsidR="0048280D" w:rsidRPr="00DC6777">
        <w:rPr>
          <w:rFonts w:asciiTheme="minorHAnsi" w:hAnsiTheme="minorHAnsi" w:cstheme="minorHAnsi"/>
          <w:sz w:val="24"/>
          <w:szCs w:val="24"/>
        </w:rPr>
        <w:br/>
      </w:r>
      <w:r w:rsidR="0048280D" w:rsidRPr="00DC6777">
        <w:rPr>
          <w:rFonts w:asciiTheme="minorHAnsi" w:hAnsiTheme="minorHAnsi" w:cstheme="minorHAnsi"/>
          <w:sz w:val="24"/>
          <w:szCs w:val="24"/>
        </w:rPr>
        <w:br/>
      </w:r>
      <w:r w:rsidRPr="00DC6777">
        <w:rPr>
          <w:rFonts w:asciiTheme="minorHAnsi" w:hAnsiTheme="minorHAnsi" w:cstheme="minorHAnsi"/>
          <w:i/>
          <w:iCs/>
          <w:sz w:val="24"/>
          <w:szCs w:val="24"/>
        </w:rPr>
        <w:t>“1. Page 3, line 56. The link of correlative cryo-imaging beamline B24 (</w:t>
      </w:r>
      <w:hyperlink r:id="rId5">
        <w:r w:rsidRPr="00DC6777">
          <w:rPr>
            <w:rStyle w:val="Hyperlink"/>
            <w:rFonts w:asciiTheme="minorHAnsi" w:hAnsiTheme="minorHAnsi" w:cstheme="minorHAnsi"/>
            <w:i/>
            <w:iCs/>
            <w:sz w:val="24"/>
            <w:szCs w:val="24"/>
          </w:rPr>
          <w:t>https://www.diamond.ac.uk/Instruments/Biological-Cryo-57Imaging/B24.html</w:t>
        </w:r>
      </w:hyperlink>
      <w:r w:rsidRPr="00DC6777">
        <w:rPr>
          <w:rFonts w:asciiTheme="minorHAnsi" w:hAnsiTheme="minorHAnsi" w:cstheme="minorHAnsi"/>
          <w:i/>
          <w:iCs/>
          <w:sz w:val="24"/>
          <w:szCs w:val="24"/>
        </w:rPr>
        <w:t>) does not exist.”</w:t>
      </w:r>
    </w:p>
    <w:p w14:paraId="77F4FB58" w14:textId="2C8D052A" w:rsidR="0029054B" w:rsidRPr="00DC6777" w:rsidRDefault="0029054B"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lastRenderedPageBreak/>
        <w:t>We thank the reviewer for spotting this, we have added the correct link:</w:t>
      </w:r>
    </w:p>
    <w:p w14:paraId="390BE3AA" w14:textId="16E67A67" w:rsidR="0029054B" w:rsidRPr="00DC6777" w:rsidRDefault="0029054B"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https://www.diamond.ac.uk/Instruments/Biological-Cryo-Imaging/B24.html</w:t>
      </w:r>
    </w:p>
    <w:p w14:paraId="68263219" w14:textId="1A8048CA" w:rsidR="00FD254C" w:rsidRPr="00DC6777" w:rsidRDefault="5596871B" w:rsidP="0048280D">
      <w:pPr>
        <w:pStyle w:val="NormalWeb"/>
        <w:rPr>
          <w:rFonts w:asciiTheme="minorHAnsi" w:hAnsiTheme="minorHAnsi" w:cstheme="minorHAnsi"/>
          <w:i/>
          <w:sz w:val="24"/>
          <w:szCs w:val="24"/>
        </w:rPr>
      </w:pPr>
      <w:r w:rsidRPr="00DC6777">
        <w:rPr>
          <w:rFonts w:asciiTheme="minorHAnsi" w:hAnsiTheme="minorHAnsi" w:cstheme="minorHAnsi"/>
          <w:i/>
          <w:iCs/>
          <w:sz w:val="24"/>
          <w:szCs w:val="24"/>
        </w:rPr>
        <w:t>“</w:t>
      </w:r>
      <w:r w:rsidR="0048280D" w:rsidRPr="00DC6777">
        <w:rPr>
          <w:rFonts w:asciiTheme="minorHAnsi" w:hAnsiTheme="minorHAnsi" w:cstheme="minorHAnsi"/>
          <w:i/>
          <w:sz w:val="24"/>
          <w:szCs w:val="24"/>
        </w:rPr>
        <w:t>2. Page 6, line 162. "Gently pull down the objective using the lever", the illumination beam alignment is of critical importance for SIM imaging, does it matter that moving the objective every time during loading samples? Or, should you realign the beam before data collection</w:t>
      </w:r>
      <w:r w:rsidRPr="00DC6777">
        <w:rPr>
          <w:rFonts w:asciiTheme="minorHAnsi" w:hAnsiTheme="minorHAnsi" w:cstheme="minorHAnsi"/>
          <w:i/>
          <w:iCs/>
          <w:sz w:val="24"/>
          <w:szCs w:val="24"/>
        </w:rPr>
        <w:t>?”</w:t>
      </w:r>
    </w:p>
    <w:p w14:paraId="21AA8BFF" w14:textId="396CBE78" w:rsidR="5596871B" w:rsidRPr="00DC6777" w:rsidRDefault="427C1CCB" w:rsidP="5596871B">
      <w:pPr>
        <w:pStyle w:val="NormalWeb"/>
        <w:rPr>
          <w:rFonts w:asciiTheme="minorHAnsi" w:hAnsiTheme="minorHAnsi" w:cstheme="minorHAnsi"/>
          <w:sz w:val="24"/>
          <w:szCs w:val="24"/>
        </w:rPr>
      </w:pPr>
      <w:r w:rsidRPr="00DC6777">
        <w:rPr>
          <w:rFonts w:asciiTheme="minorHAnsi" w:hAnsiTheme="minorHAnsi" w:cstheme="minorHAnsi"/>
          <w:sz w:val="24"/>
          <w:szCs w:val="24"/>
        </w:rPr>
        <w:t>The objective is mounted on a free-floating circular plate that is lifted by a ring attached to the lever. When the objective mounting plate is lowered back into position it rests on a kinematic mount consisting of 3 hard spherical ball bearings in the objective mounting plate which rest in groves on the mount, and the lifting ring no longer touches the objective. This mechanism allows reproducible positioning of the objective to a very high accuracy, meaning realignment is not required after lifting and replacing the objective.</w:t>
      </w:r>
    </w:p>
    <w:p w14:paraId="0DA2C7D0" w14:textId="20B74E4E" w:rsidR="00DE6EDF" w:rsidRPr="00DC6777" w:rsidRDefault="5596871B" w:rsidP="00DE6EDF">
      <w:pPr>
        <w:pStyle w:val="NormalWeb"/>
        <w:rPr>
          <w:rFonts w:asciiTheme="minorHAnsi" w:hAnsiTheme="minorHAnsi" w:cstheme="minorHAnsi"/>
          <w:sz w:val="24"/>
          <w:szCs w:val="24"/>
        </w:rPr>
      </w:pPr>
      <w:r w:rsidRPr="00DC6777">
        <w:rPr>
          <w:rFonts w:asciiTheme="minorHAnsi" w:hAnsiTheme="minorHAnsi" w:cstheme="minorHAnsi"/>
          <w:i/>
          <w:iCs/>
          <w:sz w:val="24"/>
          <w:szCs w:val="24"/>
        </w:rPr>
        <w:t>“</w:t>
      </w:r>
      <w:r w:rsidR="0048280D" w:rsidRPr="00DC6777">
        <w:rPr>
          <w:rFonts w:asciiTheme="minorHAnsi" w:hAnsiTheme="minorHAnsi" w:cstheme="minorHAnsi"/>
          <w:i/>
          <w:sz w:val="24"/>
          <w:szCs w:val="24"/>
        </w:rPr>
        <w:t>3. Page 6, line 167. "Click on the readout mode button for each camera and set it to CONV 3 MHz". This manuscript doesn't mention the details of cameras, do you use Andor iXon Ultra 897 EMCCD (mentioned in Cell 182, 515-530 in July, 2020)? Then, why set to CONV mode rather than EM Gain mode? I think that EM mode have high sensitivity, and it should be suitable for cryo-imaging. So, I probably want to know why you choose CONV mode</w:t>
      </w:r>
      <w:r w:rsidRPr="00DC6777">
        <w:rPr>
          <w:rFonts w:asciiTheme="minorHAnsi" w:hAnsiTheme="minorHAnsi" w:cstheme="minorHAnsi"/>
          <w:i/>
          <w:iCs/>
          <w:sz w:val="24"/>
          <w:szCs w:val="24"/>
        </w:rPr>
        <w:t>.”</w:t>
      </w:r>
    </w:p>
    <w:p w14:paraId="5BB70F5F" w14:textId="553D3FC1" w:rsidR="427C1CCB" w:rsidRPr="00DC6777" w:rsidRDefault="427C1CCB">
      <w:pPr>
        <w:rPr>
          <w:rFonts w:cstheme="minorHAnsi"/>
          <w:sz w:val="24"/>
          <w:szCs w:val="24"/>
        </w:rPr>
      </w:pPr>
      <w:r w:rsidRPr="00DC6777">
        <w:rPr>
          <w:rFonts w:eastAsia="Calibri" w:cstheme="minorHAnsi"/>
          <w:color w:val="000000" w:themeColor="text1"/>
          <w:sz w:val="24"/>
          <w:szCs w:val="24"/>
        </w:rPr>
        <w:t>In EM mode the cameras have extremely high sensitivity but greatly reduced dynamic range and increased noise levels as well as the EM derived excess noise factor which is equivalent to halving the quantum efficiency of the camera. With the bright signals available under cryogenic conditions, it is almost always beneficial to run these cameras in conventional mode with significant lower readout noise, much larger dynamic range and no excess noise factor. It is generally considered that conventional CCD readout achieves higher signal to noise ratios than EMCCD readout when the signals are above 10 photons per pixel. This is almost always the case in our experience.</w:t>
      </w:r>
    </w:p>
    <w:p w14:paraId="188F8434" w14:textId="65128CDE" w:rsidR="00454B04" w:rsidRPr="00DC6777" w:rsidRDefault="5596871B" w:rsidP="0048280D">
      <w:pPr>
        <w:pStyle w:val="NormalWeb"/>
        <w:rPr>
          <w:rFonts w:asciiTheme="minorHAnsi" w:hAnsiTheme="minorHAnsi" w:cstheme="minorHAnsi"/>
          <w:sz w:val="24"/>
          <w:szCs w:val="24"/>
        </w:rPr>
      </w:pPr>
      <w:r w:rsidRPr="00DC6777">
        <w:rPr>
          <w:rFonts w:asciiTheme="minorHAnsi" w:hAnsiTheme="minorHAnsi" w:cstheme="minorHAnsi"/>
          <w:i/>
          <w:iCs/>
          <w:sz w:val="24"/>
          <w:szCs w:val="24"/>
        </w:rPr>
        <w:t>“</w:t>
      </w:r>
      <w:r w:rsidR="0048280D" w:rsidRPr="00DC6777">
        <w:rPr>
          <w:rFonts w:asciiTheme="minorHAnsi" w:hAnsiTheme="minorHAnsi" w:cstheme="minorHAnsi"/>
          <w:i/>
          <w:sz w:val="24"/>
          <w:szCs w:val="24"/>
        </w:rPr>
        <w:t>4. Page 7, line 224, "In addition, if the external dewar requires refilling with LN2, the stage system will change position and the marked sites will likely not return to the same locations", how long will it take to finish refilling process? And how often is it during the whole cryo-SIM imaging for one grid?</w:t>
      </w:r>
    </w:p>
    <w:p w14:paraId="0D98FB63" w14:textId="380A304B" w:rsidR="00DC5254" w:rsidRPr="00DC6777" w:rsidRDefault="00454B04"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It takes approximately 30</w:t>
      </w:r>
      <w:r w:rsidR="00DC5254" w:rsidRPr="00DC6777">
        <w:rPr>
          <w:rFonts w:asciiTheme="minorHAnsi" w:hAnsiTheme="minorHAnsi" w:cstheme="minorHAnsi"/>
          <w:sz w:val="24"/>
          <w:szCs w:val="24"/>
        </w:rPr>
        <w:t xml:space="preserve"> </w:t>
      </w:r>
      <w:r w:rsidRPr="00DC6777">
        <w:rPr>
          <w:rFonts w:asciiTheme="minorHAnsi" w:hAnsiTheme="minorHAnsi" w:cstheme="minorHAnsi"/>
          <w:sz w:val="24"/>
          <w:szCs w:val="24"/>
        </w:rPr>
        <w:t>s-1 min to finish refilling. During imaging of one grid</w:t>
      </w:r>
      <w:r w:rsidR="00D84D3B" w:rsidRPr="00DC6777">
        <w:rPr>
          <w:rFonts w:asciiTheme="minorHAnsi" w:hAnsiTheme="minorHAnsi" w:cstheme="minorHAnsi"/>
          <w:sz w:val="24"/>
          <w:szCs w:val="24"/>
        </w:rPr>
        <w:t>,</w:t>
      </w:r>
      <w:r w:rsidRPr="00DC6777">
        <w:rPr>
          <w:rFonts w:asciiTheme="minorHAnsi" w:hAnsiTheme="minorHAnsi" w:cstheme="minorHAnsi"/>
          <w:sz w:val="24"/>
          <w:szCs w:val="24"/>
        </w:rPr>
        <w:t xml:space="preserve"> refilling will happen approximately </w:t>
      </w:r>
      <w:r w:rsidR="00DC5254" w:rsidRPr="00DC6777">
        <w:rPr>
          <w:rFonts w:asciiTheme="minorHAnsi" w:hAnsiTheme="minorHAnsi" w:cstheme="minorHAnsi"/>
          <w:sz w:val="24"/>
          <w:szCs w:val="24"/>
        </w:rPr>
        <w:t>4-8 times.</w:t>
      </w:r>
      <w:r w:rsidR="5596871B" w:rsidRPr="00DC6777">
        <w:rPr>
          <w:rFonts w:asciiTheme="minorHAnsi" w:hAnsiTheme="minorHAnsi" w:cstheme="minorHAnsi"/>
          <w:sz w:val="24"/>
          <w:szCs w:val="24"/>
        </w:rPr>
        <w:t xml:space="preserve"> </w:t>
      </w:r>
      <w:r w:rsidR="00E07163" w:rsidRPr="00DC6777">
        <w:rPr>
          <w:rFonts w:asciiTheme="minorHAnsi" w:hAnsiTheme="minorHAnsi" w:cstheme="minorHAnsi"/>
          <w:sz w:val="24"/>
          <w:szCs w:val="24"/>
        </w:rPr>
        <w:t xml:space="preserve">(added to manuscript – lines </w:t>
      </w:r>
      <w:r w:rsidR="0062423C">
        <w:rPr>
          <w:rFonts w:asciiTheme="minorHAnsi" w:hAnsiTheme="minorHAnsi" w:cstheme="minorHAnsi"/>
          <w:sz w:val="24"/>
          <w:szCs w:val="24"/>
        </w:rPr>
        <w:t>270-273</w:t>
      </w:r>
      <w:r w:rsidR="00E07163" w:rsidRPr="00DC6777">
        <w:rPr>
          <w:rFonts w:asciiTheme="minorHAnsi" w:hAnsiTheme="minorHAnsi" w:cstheme="minorHAnsi"/>
          <w:sz w:val="24"/>
          <w:szCs w:val="24"/>
        </w:rPr>
        <w:t>)</w:t>
      </w:r>
    </w:p>
    <w:p w14:paraId="72971B4D" w14:textId="78B1A534" w:rsidR="00DE6EDF" w:rsidRPr="00DC6777" w:rsidRDefault="0048280D" w:rsidP="00DE6EDF">
      <w:pPr>
        <w:pStyle w:val="NormalWeb"/>
        <w:rPr>
          <w:rFonts w:asciiTheme="minorHAnsi" w:hAnsiTheme="minorHAnsi" w:cstheme="minorHAnsi"/>
          <w:sz w:val="24"/>
          <w:szCs w:val="24"/>
        </w:rPr>
      </w:pPr>
      <w:r w:rsidRPr="00DC6777">
        <w:rPr>
          <w:rFonts w:asciiTheme="minorHAnsi" w:hAnsiTheme="minorHAnsi" w:cstheme="minorHAnsi"/>
          <w:sz w:val="24"/>
          <w:szCs w:val="24"/>
        </w:rPr>
        <w:br/>
      </w:r>
      <w:r w:rsidR="5596871B" w:rsidRPr="00DC6777">
        <w:rPr>
          <w:rFonts w:asciiTheme="minorHAnsi" w:hAnsiTheme="minorHAnsi" w:cstheme="minorHAnsi"/>
          <w:i/>
          <w:iCs/>
          <w:sz w:val="24"/>
          <w:szCs w:val="24"/>
        </w:rPr>
        <w:t>“</w:t>
      </w:r>
      <w:r w:rsidRPr="00DC6777">
        <w:rPr>
          <w:rFonts w:asciiTheme="minorHAnsi" w:hAnsiTheme="minorHAnsi" w:cstheme="minorHAnsi"/>
          <w:i/>
          <w:sz w:val="24"/>
          <w:szCs w:val="24"/>
        </w:rPr>
        <w:t>5. Page 8, line 252, "Alter the Stack height so that it equals your z-height + 1 μm. By adding 1 μm you ensure you capture your entire sample in z", is it necessary for 3D-SIM reconstruction, or to prevent Z shift by stage moving</w:t>
      </w:r>
      <w:r w:rsidR="5596871B" w:rsidRPr="00DC6777">
        <w:rPr>
          <w:rFonts w:asciiTheme="minorHAnsi" w:hAnsiTheme="minorHAnsi" w:cstheme="minorHAnsi"/>
          <w:i/>
          <w:iCs/>
          <w:sz w:val="24"/>
          <w:szCs w:val="24"/>
        </w:rPr>
        <w:t>?”</w:t>
      </w:r>
    </w:p>
    <w:p w14:paraId="50C57D96" w14:textId="6A5E5745" w:rsidR="00990885" w:rsidRPr="00DC6777" w:rsidRDefault="427C1CCB" w:rsidP="0048280D">
      <w:pPr>
        <w:pStyle w:val="NormalWeb"/>
        <w:rPr>
          <w:rFonts w:asciiTheme="minorHAnsi" w:hAnsiTheme="minorHAnsi" w:cstheme="minorHAnsi"/>
          <w:sz w:val="24"/>
          <w:szCs w:val="24"/>
        </w:rPr>
      </w:pPr>
      <w:r w:rsidRPr="00DC6777">
        <w:rPr>
          <w:rFonts w:asciiTheme="minorHAnsi" w:hAnsiTheme="minorHAnsi" w:cstheme="minorHAnsi"/>
          <w:sz w:val="24"/>
          <w:szCs w:val="24"/>
        </w:rPr>
        <w:t xml:space="preserve">This is added to ensure that bright features in the images are not at the top or the bottom of the image stack which can lead to significant artefacts in the reconstruction due to the image processing in Fourier space. </w:t>
      </w:r>
      <w:r w:rsidR="0048280D" w:rsidRPr="00DC6777">
        <w:rPr>
          <w:rFonts w:asciiTheme="minorHAnsi" w:hAnsiTheme="minorHAnsi" w:cstheme="minorHAnsi"/>
          <w:sz w:val="24"/>
          <w:szCs w:val="24"/>
        </w:rPr>
        <w:br/>
      </w:r>
    </w:p>
    <w:p w14:paraId="74D540A1" w14:textId="463D7CED" w:rsidR="00DE6EDF" w:rsidRPr="00DC6777" w:rsidRDefault="7C16264A" w:rsidP="00DE6EDF">
      <w:pPr>
        <w:pStyle w:val="NormalWeb"/>
        <w:rPr>
          <w:rFonts w:asciiTheme="minorHAnsi" w:hAnsiTheme="minorHAnsi" w:cstheme="minorHAnsi"/>
          <w:i/>
          <w:sz w:val="24"/>
          <w:szCs w:val="24"/>
        </w:rPr>
      </w:pPr>
      <w:r w:rsidRPr="00DC6777">
        <w:rPr>
          <w:rFonts w:asciiTheme="minorHAnsi" w:hAnsiTheme="minorHAnsi" w:cstheme="minorHAnsi"/>
          <w:i/>
          <w:iCs/>
          <w:sz w:val="24"/>
          <w:szCs w:val="24"/>
        </w:rPr>
        <w:lastRenderedPageBreak/>
        <w:t>“6. Page 9, line 264, "If you see any displacement, the imaging will need to be re-done", What might cause the "displacement" during imaging, and how to avoid it in future?”</w:t>
      </w:r>
    </w:p>
    <w:p w14:paraId="43327BA1" w14:textId="2B4432DA" w:rsidR="05A66FEA" w:rsidRPr="00DC6777" w:rsidRDefault="00226BAD" w:rsidP="05A66FEA">
      <w:pPr>
        <w:pStyle w:val="NormalWeb"/>
        <w:rPr>
          <w:rFonts w:asciiTheme="minorHAnsi" w:hAnsiTheme="minorHAnsi" w:cstheme="minorHAnsi"/>
          <w:sz w:val="24"/>
          <w:szCs w:val="24"/>
        </w:rPr>
      </w:pPr>
      <w:r w:rsidRPr="00DC6777">
        <w:rPr>
          <w:rFonts w:asciiTheme="minorHAnsi" w:hAnsiTheme="minorHAnsi" w:cstheme="minorHAnsi"/>
          <w:sz w:val="24"/>
          <w:szCs w:val="24"/>
        </w:rPr>
        <w:t>There are many reasons for this, such as minute temperature changes</w:t>
      </w:r>
      <w:r w:rsidR="427C1CCB" w:rsidRPr="00DC6777">
        <w:rPr>
          <w:rFonts w:asciiTheme="minorHAnsi" w:hAnsiTheme="minorHAnsi" w:cstheme="minorHAnsi"/>
          <w:sz w:val="24"/>
          <w:szCs w:val="24"/>
        </w:rPr>
        <w:t xml:space="preserve"> and sometimes</w:t>
      </w:r>
      <w:r w:rsidR="0058189C" w:rsidRPr="00DC6777">
        <w:rPr>
          <w:rFonts w:asciiTheme="minorHAnsi" w:hAnsiTheme="minorHAnsi" w:cstheme="minorHAnsi"/>
          <w:sz w:val="24"/>
          <w:szCs w:val="24"/>
        </w:rPr>
        <w:t xml:space="preserve"> cannot be avoided.</w:t>
      </w:r>
      <w:r w:rsidR="427C1CCB" w:rsidRPr="00DC6777">
        <w:rPr>
          <w:rFonts w:asciiTheme="minorHAnsi" w:hAnsiTheme="minorHAnsi" w:cstheme="minorHAnsi"/>
          <w:sz w:val="24"/>
          <w:szCs w:val="24"/>
        </w:rPr>
        <w:t xml:space="preserve"> In particular if the stage mounted dewar fills during an image stack the stage tilts due to the added weight, shifting its center of balance and there can be up to 2 um of Z position shift.</w:t>
      </w:r>
    </w:p>
    <w:p w14:paraId="1BEDEC7E" w14:textId="74B61E9A" w:rsidR="001702A3" w:rsidRPr="00DC6777" w:rsidRDefault="0048280D" w:rsidP="001702A3">
      <w:pPr>
        <w:pStyle w:val="NormalWeb"/>
        <w:rPr>
          <w:rFonts w:asciiTheme="minorHAnsi" w:hAnsiTheme="minorHAnsi" w:cstheme="minorHAnsi"/>
          <w:sz w:val="24"/>
          <w:szCs w:val="24"/>
        </w:rPr>
      </w:pPr>
      <w:r w:rsidRPr="00DC6777">
        <w:rPr>
          <w:rFonts w:asciiTheme="minorHAnsi" w:hAnsiTheme="minorHAnsi" w:cstheme="minorHAnsi"/>
          <w:sz w:val="24"/>
          <w:szCs w:val="24"/>
        </w:rPr>
        <w:br/>
      </w:r>
      <w:r w:rsidR="5D54B586" w:rsidRPr="00DC6777">
        <w:rPr>
          <w:rFonts w:asciiTheme="minorHAnsi" w:hAnsiTheme="minorHAnsi" w:cstheme="minorHAnsi"/>
          <w:i/>
          <w:sz w:val="24"/>
          <w:szCs w:val="24"/>
        </w:rPr>
        <w:t>“</w:t>
      </w:r>
      <w:r w:rsidRPr="00DC6777">
        <w:rPr>
          <w:rFonts w:asciiTheme="minorHAnsi" w:hAnsiTheme="minorHAnsi" w:cstheme="minorHAnsi"/>
          <w:i/>
          <w:sz w:val="24"/>
          <w:szCs w:val="24"/>
        </w:rPr>
        <w:t>7. Page 8 line 266, "If the LN2 dewar refills the cryo-stage during image acquisition you must abort the process (click the Abort button in the Cockpit software)", It would be better if your software can control LN2 dewar refilling before or after the 3D-SIM image acquisition process automatically</w:t>
      </w:r>
      <w:r w:rsidR="5E1A1936" w:rsidRPr="00DC6777">
        <w:rPr>
          <w:rFonts w:asciiTheme="minorHAnsi" w:hAnsiTheme="minorHAnsi" w:cstheme="minorHAnsi"/>
          <w:i/>
          <w:iCs/>
          <w:sz w:val="24"/>
          <w:szCs w:val="24"/>
        </w:rPr>
        <w:t>.”</w:t>
      </w:r>
    </w:p>
    <w:p w14:paraId="1168FFCC" w14:textId="325B6ADF" w:rsidR="00DE614C" w:rsidRPr="00DC6777" w:rsidRDefault="00DE614C"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 xml:space="preserve">We agree and we are in the process of </w:t>
      </w:r>
      <w:r w:rsidR="00D4060A" w:rsidRPr="00DC6777">
        <w:rPr>
          <w:rFonts w:asciiTheme="minorHAnsi" w:hAnsiTheme="minorHAnsi" w:cstheme="minorHAnsi"/>
          <w:sz w:val="24"/>
          <w:szCs w:val="24"/>
        </w:rPr>
        <w:t>developing</w:t>
      </w:r>
      <w:r w:rsidRPr="00DC6777">
        <w:rPr>
          <w:rFonts w:asciiTheme="minorHAnsi" w:hAnsiTheme="minorHAnsi" w:cstheme="minorHAnsi"/>
          <w:sz w:val="24"/>
          <w:szCs w:val="24"/>
        </w:rPr>
        <w:t xml:space="preserve"> this</w:t>
      </w:r>
      <w:r w:rsidR="00D4060A" w:rsidRPr="00DC6777">
        <w:rPr>
          <w:rFonts w:asciiTheme="minorHAnsi" w:hAnsiTheme="minorHAnsi" w:cstheme="minorHAnsi"/>
          <w:sz w:val="24"/>
          <w:szCs w:val="24"/>
        </w:rPr>
        <w:t xml:space="preserve"> capability.</w:t>
      </w:r>
    </w:p>
    <w:p w14:paraId="763089F5" w14:textId="392C07CD" w:rsidR="00006EA9" w:rsidRPr="00DC6777" w:rsidRDefault="0048280D" w:rsidP="00006EA9">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7C16264A" w:rsidRPr="00DC6777">
        <w:rPr>
          <w:rFonts w:asciiTheme="minorHAnsi" w:hAnsiTheme="minorHAnsi" w:cstheme="minorHAnsi"/>
          <w:i/>
          <w:iCs/>
          <w:sz w:val="24"/>
          <w:szCs w:val="24"/>
        </w:rPr>
        <w:t>“8. Page 9 line 300, "Copy files into a SoftWorX folder", is SoftWorX available for others? It will be useful if the statement about the availability of the software is provided here.”</w:t>
      </w:r>
    </w:p>
    <w:p w14:paraId="1CA48A55" w14:textId="2323719C" w:rsidR="00D4060A" w:rsidRPr="00DC6777" w:rsidRDefault="00D4060A" w:rsidP="0048280D">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We thank the reviewer for pointing this out. SoftWorX is a commercial software and therefore we have changed the statement</w:t>
      </w:r>
      <w:r w:rsidR="00087A11" w:rsidRPr="00DC6777">
        <w:rPr>
          <w:rFonts w:asciiTheme="minorHAnsi" w:hAnsiTheme="minorHAnsi" w:cstheme="minorHAnsi"/>
          <w:sz w:val="24"/>
          <w:szCs w:val="24"/>
        </w:rPr>
        <w:t>, and included more information on the software in the table of materials</w:t>
      </w:r>
      <w:r w:rsidRPr="00DC6777">
        <w:rPr>
          <w:rFonts w:asciiTheme="minorHAnsi" w:hAnsiTheme="minorHAnsi" w:cstheme="minorHAnsi"/>
          <w:sz w:val="24"/>
          <w:szCs w:val="24"/>
        </w:rPr>
        <w:t>:</w:t>
      </w:r>
    </w:p>
    <w:p w14:paraId="1F157E91" w14:textId="77777777" w:rsidR="00E97BF5" w:rsidRPr="00DC6777" w:rsidRDefault="00E97BF5" w:rsidP="00E97BF5">
      <w:pPr>
        <w:pStyle w:val="ListParagraph"/>
        <w:numPr>
          <w:ilvl w:val="1"/>
          <w:numId w:val="2"/>
        </w:numPr>
        <w:spacing w:after="120"/>
        <w:rPr>
          <w:rFonts w:asciiTheme="minorHAnsi" w:hAnsiTheme="minorHAnsi" w:cstheme="minorHAnsi"/>
        </w:rPr>
      </w:pPr>
      <w:r w:rsidRPr="00DC6777">
        <w:rPr>
          <w:rFonts w:asciiTheme="minorHAnsi" w:hAnsiTheme="minorHAnsi" w:cstheme="minorHAnsi"/>
        </w:rPr>
        <w:t xml:space="preserve">Raw SIM data files need to be transferred to the appropriate workstation for reconstruction </w:t>
      </w:r>
    </w:p>
    <w:p w14:paraId="2DF2980E" w14:textId="13EBFE93" w:rsidR="00852903" w:rsidRPr="00DC6777" w:rsidRDefault="0048280D" w:rsidP="00E97BF5">
      <w:pPr>
        <w:pStyle w:val="NormalWeb"/>
        <w:rPr>
          <w:rFonts w:asciiTheme="minorHAnsi" w:hAnsiTheme="minorHAnsi" w:cstheme="minorHAnsi"/>
          <w:sz w:val="24"/>
          <w:szCs w:val="24"/>
        </w:rPr>
      </w:pPr>
      <w:r w:rsidRPr="00DC6777">
        <w:rPr>
          <w:rFonts w:asciiTheme="minorHAnsi" w:hAnsiTheme="minorHAnsi" w:cstheme="minorHAnsi"/>
          <w:sz w:val="24"/>
          <w:szCs w:val="24"/>
        </w:rPr>
        <w:br/>
      </w:r>
      <w:r w:rsidR="7C16264A" w:rsidRPr="00DC6777">
        <w:rPr>
          <w:rFonts w:asciiTheme="minorHAnsi" w:hAnsiTheme="minorHAnsi" w:cstheme="minorHAnsi"/>
          <w:i/>
          <w:iCs/>
          <w:sz w:val="24"/>
          <w:szCs w:val="24"/>
        </w:rPr>
        <w:t>“9. Page 9 line 315, "Check the that the fluorescence signal is now aligned in the images." There is typos.”</w:t>
      </w:r>
    </w:p>
    <w:p w14:paraId="2963DF32" w14:textId="14E1E7D9" w:rsidR="0061501F" w:rsidRPr="00DC6777" w:rsidRDefault="7C16264A" w:rsidP="7C16264A">
      <w:pPr>
        <w:pStyle w:val="NormalWeb"/>
        <w:rPr>
          <w:rFonts w:asciiTheme="minorHAnsi" w:hAnsiTheme="minorHAnsi" w:cstheme="minorHAnsi"/>
          <w:sz w:val="24"/>
          <w:szCs w:val="24"/>
        </w:rPr>
      </w:pPr>
      <w:r w:rsidRPr="00DC6777">
        <w:rPr>
          <w:rFonts w:asciiTheme="minorHAnsi" w:hAnsiTheme="minorHAnsi" w:cstheme="minorHAnsi"/>
          <w:sz w:val="24"/>
          <w:szCs w:val="24"/>
        </w:rPr>
        <w:t>We thank the reviewer for pointing this out. We have corrected the typo.</w:t>
      </w:r>
    </w:p>
    <w:p w14:paraId="12DF105A" w14:textId="2418013E" w:rsidR="0061501F" w:rsidRPr="00DC6777" w:rsidRDefault="00DF243F" w:rsidP="0048280D">
      <w:pPr>
        <w:pStyle w:val="NormalWeb"/>
        <w:rPr>
          <w:rFonts w:asciiTheme="minorHAnsi" w:hAnsiTheme="minorHAnsi" w:cstheme="minorHAnsi"/>
          <w:i/>
          <w:sz w:val="24"/>
          <w:szCs w:val="24"/>
        </w:rPr>
      </w:pPr>
      <w:r w:rsidRPr="00DC6777">
        <w:rPr>
          <w:rFonts w:asciiTheme="minorHAnsi" w:hAnsiTheme="minorHAnsi" w:cstheme="minorHAnsi"/>
          <w:sz w:val="24"/>
          <w:szCs w:val="24"/>
        </w:rPr>
        <w:br/>
      </w:r>
      <w:r w:rsidR="7C16264A" w:rsidRPr="00DC6777">
        <w:rPr>
          <w:rFonts w:asciiTheme="minorHAnsi" w:hAnsiTheme="minorHAnsi" w:cstheme="minorHAnsi"/>
          <w:i/>
          <w:sz w:val="24"/>
          <w:szCs w:val="24"/>
        </w:rPr>
        <w:t xml:space="preserve">“10. It seems that figure 4b doesn't </w:t>
      </w:r>
      <w:r w:rsidR="7C16264A" w:rsidRPr="00DC6777">
        <w:rPr>
          <w:rFonts w:asciiTheme="minorHAnsi" w:hAnsiTheme="minorHAnsi" w:cstheme="minorHAnsi"/>
          <w:sz w:val="24"/>
          <w:szCs w:val="24"/>
        </w:rPr>
        <w:t>show the right area in figure 4a, please check.”</w:t>
      </w:r>
    </w:p>
    <w:p w14:paraId="21E33838" w14:textId="58FCE71B" w:rsidR="00C87109" w:rsidRPr="00DC6777" w:rsidRDefault="7C16264A" w:rsidP="7C16264A">
      <w:pPr>
        <w:pStyle w:val="NormalWeb"/>
        <w:rPr>
          <w:rFonts w:asciiTheme="minorHAnsi" w:hAnsiTheme="minorHAnsi" w:cstheme="minorHAnsi"/>
          <w:color w:val="538135" w:themeColor="accent6" w:themeShade="BF"/>
          <w:sz w:val="24"/>
          <w:szCs w:val="24"/>
        </w:rPr>
      </w:pPr>
      <w:r w:rsidRPr="00DC6777">
        <w:rPr>
          <w:rFonts w:asciiTheme="minorHAnsi" w:hAnsiTheme="minorHAnsi" w:cstheme="minorHAnsi"/>
          <w:sz w:val="24"/>
          <w:szCs w:val="24"/>
        </w:rPr>
        <w:t>It was the correct area but flipped, we have corrected the figure.</w:t>
      </w:r>
    </w:p>
    <w:p w14:paraId="3B2CE07A" w14:textId="7253F12C" w:rsidR="0048280D" w:rsidRPr="00DC6777" w:rsidRDefault="7C16264A" w:rsidP="0048280D">
      <w:pPr>
        <w:pStyle w:val="NormalWeb"/>
        <w:rPr>
          <w:rFonts w:asciiTheme="minorHAnsi" w:hAnsiTheme="minorHAnsi" w:cstheme="minorHAnsi"/>
          <w:i/>
          <w:color w:val="538135" w:themeColor="accent6" w:themeShade="BF"/>
          <w:sz w:val="24"/>
          <w:szCs w:val="24"/>
        </w:rPr>
      </w:pPr>
      <w:r w:rsidRPr="00DC6777">
        <w:rPr>
          <w:rFonts w:asciiTheme="minorHAnsi" w:hAnsiTheme="minorHAnsi" w:cstheme="minorHAnsi"/>
          <w:i/>
          <w:sz w:val="24"/>
          <w:szCs w:val="24"/>
        </w:rPr>
        <w:t>“11. In figure 4c, SIR image shows reconstruction artifacts, have you checked the reconstruction data by SIM-Check? It would be better if the check result was given.”</w:t>
      </w:r>
    </w:p>
    <w:p w14:paraId="06631A8D" w14:textId="7124C9BA" w:rsidR="427C1CCB" w:rsidRPr="00DC6777" w:rsidRDefault="427C1CCB" w:rsidP="427C1CCB">
      <w:pPr>
        <w:rPr>
          <w:rFonts w:cstheme="minorHAnsi"/>
          <w:sz w:val="24"/>
          <w:szCs w:val="24"/>
          <w:highlight w:val="yellow"/>
        </w:rPr>
      </w:pPr>
      <w:r w:rsidRPr="00DC6777">
        <w:rPr>
          <w:rFonts w:cstheme="minorHAnsi"/>
          <w:sz w:val="24"/>
          <w:szCs w:val="24"/>
        </w:rPr>
        <w:t>We have now checked the reconstructed data by SIM-Check and the result</w:t>
      </w:r>
      <w:r w:rsidR="00C06E13" w:rsidRPr="00DC6777">
        <w:rPr>
          <w:rFonts w:cstheme="minorHAnsi"/>
          <w:sz w:val="24"/>
          <w:szCs w:val="24"/>
        </w:rPr>
        <w:t>ing</w:t>
      </w:r>
      <w:r w:rsidRPr="00DC6777">
        <w:rPr>
          <w:rFonts w:cstheme="minorHAnsi"/>
          <w:sz w:val="24"/>
          <w:szCs w:val="24"/>
        </w:rPr>
        <w:t xml:space="preserve"> modulat</w:t>
      </w:r>
      <w:r w:rsidR="00215B0A">
        <w:rPr>
          <w:rFonts w:cstheme="minorHAnsi"/>
          <w:sz w:val="24"/>
          <w:szCs w:val="24"/>
        </w:rPr>
        <w:t>ion</w:t>
      </w:r>
      <w:r w:rsidRPr="00DC6777">
        <w:rPr>
          <w:rFonts w:cstheme="minorHAnsi"/>
          <w:sz w:val="24"/>
          <w:szCs w:val="24"/>
        </w:rPr>
        <w:t xml:space="preserve"> contrast map is now included as a new panel (d) in Figure 5 (ex-Figure 4). We have modified the Figure 5 legend accordingly adding “(</w:t>
      </w:r>
      <w:r w:rsidR="00095991" w:rsidRPr="00DC6777">
        <w:rPr>
          <w:rFonts w:cstheme="minorHAnsi"/>
          <w:sz w:val="24"/>
          <w:szCs w:val="24"/>
        </w:rPr>
        <w:t>The white arrow indicates SIM reconstruction artefacts (e) Modulation contrast map combining the pixel intensity information of the reconstructed image with the colour information of the respective modulation contrast-to-noise ratio (MCNR) values of the raw data generated by SIMCheck</w:t>
      </w:r>
      <w:r w:rsidR="00095991" w:rsidRPr="00DC6777">
        <w:rPr>
          <w:rFonts w:cstheme="minorHAnsi"/>
          <w:sz w:val="24"/>
          <w:szCs w:val="24"/>
        </w:rPr>
        <w:fldChar w:fldCharType="begin" w:fldLock="1"/>
      </w:r>
      <w:r w:rsidR="00095991" w:rsidRPr="00DC6777">
        <w:rPr>
          <w:rFonts w:cstheme="minorHAnsi"/>
          <w:sz w:val="24"/>
          <w:szCs w:val="24"/>
        </w:rPr>
        <w:instrText>ADDIN CSL_CITATION {"citationItems":[{"id":"ITEM-1","itemData":{"DOI":"10.1038/srep15915","ISSN":"20452322","PMID":"26525406","abstract":"Three-dimensional structured illumination microscopy (3D-SIM) is a versatile and accessible method for super-resolution fluorescence imaging, but generating high-quality data is challenging, particularly for non-specialist users. We present SIMcheck, a suite of ImageJ plugins enabling users to identify and avoid common problems with 3D-SIM data, and assess resolution and data quality through objective control parameters. Additionally, SIMcheck provides advanced calibration tools and utilities for common image processing tasks. This open-source software is applicable to all commercial and custom platforms, and will promote routine application of super-resolution SIM imaging in cell biology.","author":[{"dropping-particle":"","family":"Ball","given":"Graeme","non-dropping-particle":"","parse-names":false,"suffix":""},{"dropping-particle":"","family":"Demmerle","given":"Justin","non-dropping-particle":"","parse-names":false,"suffix":""},{"dropping-particle":"","family":"Kaufmann","given":"Rainer","non-dropping-particle":"","parse-names":false,"suffix":""},{"dropping-particle":"","family":"Davis","given":"Ilan","non-dropping-particle":"","parse-names":false,"suffix":""},{"dropping-particle":"","family":"Dobbie","given":"Ian M.","non-dropping-particle":"","parse-names":false,"suffix":""},{"dropping-particle":"","family":"Schermelleh","given":"Lothar","non-dropping-particle":"","parse-names":false,"suffix":""}],"container-title":"Scientific Reports","id":"ITEM-1","issue":"1","issued":{"date-parts":[["2015","12","3"]]},"page":"15915","title":"SIMcheck: A toolbox for successful super-resolution structured illumination microscopy","type":"article-journal","volume":"5"},"uris":["http://www.mendeley.com/documents/?uuid=f48a254a-595f-4473-8402-5b0dd13a9c6b"]}],"mendeley":{"formattedCitation":"&lt;sup&gt;2&lt;/sup&gt;","plainTextFormattedCitation":"2","previouslyFormattedCitation":"&lt;sup&gt;2&lt;/sup&gt;"},"properties":{"noteIndex":0},"schema":"https://github.com/citation-style-language/schema/raw/master/csl-citation.json"}</w:instrText>
      </w:r>
      <w:r w:rsidR="00095991" w:rsidRPr="00DC6777">
        <w:rPr>
          <w:rFonts w:cstheme="minorHAnsi"/>
          <w:sz w:val="24"/>
          <w:szCs w:val="24"/>
        </w:rPr>
        <w:fldChar w:fldCharType="separate"/>
      </w:r>
      <w:r w:rsidR="00095991" w:rsidRPr="00DC6777">
        <w:rPr>
          <w:rFonts w:cstheme="minorHAnsi"/>
          <w:noProof/>
          <w:sz w:val="24"/>
          <w:szCs w:val="24"/>
          <w:vertAlign w:val="superscript"/>
        </w:rPr>
        <w:t>2</w:t>
      </w:r>
      <w:r w:rsidR="00095991" w:rsidRPr="00DC6777">
        <w:rPr>
          <w:rFonts w:cstheme="minorHAnsi"/>
          <w:sz w:val="24"/>
          <w:szCs w:val="24"/>
        </w:rPr>
        <w:fldChar w:fldCharType="end"/>
      </w:r>
      <w:r w:rsidRPr="00DC6777">
        <w:rPr>
          <w:rFonts w:cstheme="minorHAnsi"/>
          <w:sz w:val="24"/>
          <w:szCs w:val="24"/>
        </w:rPr>
        <w:t xml:space="preserve">”. We also comment </w:t>
      </w:r>
      <w:r w:rsidRPr="00DC6777">
        <w:rPr>
          <w:rFonts w:cstheme="minorHAnsi"/>
          <w:sz w:val="24"/>
          <w:szCs w:val="24"/>
        </w:rPr>
        <w:lastRenderedPageBreak/>
        <w:t>within the Discussion Part that “low modulation contrast (shown by dark colour, in Figure 5</w:t>
      </w:r>
      <w:r w:rsidR="00F102D1" w:rsidRPr="00DC6777">
        <w:rPr>
          <w:rFonts w:cstheme="minorHAnsi"/>
          <w:sz w:val="24"/>
          <w:szCs w:val="24"/>
        </w:rPr>
        <w:t>e</w:t>
      </w:r>
      <w:r w:rsidRPr="00DC6777">
        <w:rPr>
          <w:rFonts w:cstheme="minorHAnsi"/>
          <w:sz w:val="24"/>
          <w:szCs w:val="24"/>
        </w:rPr>
        <w:t>) within the nucleus area means that this region is going to be more susceptible to reconstruction artefacts and therefore we could classify the hash patterns shown in the nucleus (Figure 5</w:t>
      </w:r>
      <w:r w:rsidR="00F102D1" w:rsidRPr="00DC6777">
        <w:rPr>
          <w:rFonts w:cstheme="minorHAnsi"/>
          <w:sz w:val="24"/>
          <w:szCs w:val="24"/>
        </w:rPr>
        <w:t>d</w:t>
      </w:r>
      <w:r w:rsidRPr="00DC6777">
        <w:rPr>
          <w:rFonts w:cstheme="minorHAnsi"/>
          <w:sz w:val="24"/>
          <w:szCs w:val="24"/>
        </w:rPr>
        <w:t>) as an artefact.</w:t>
      </w:r>
      <w:r w:rsidR="00EC624E" w:rsidRPr="00DC6777">
        <w:rPr>
          <w:rFonts w:cstheme="minorHAnsi"/>
          <w:sz w:val="24"/>
          <w:szCs w:val="24"/>
        </w:rPr>
        <w:t xml:space="preserve"> (lines </w:t>
      </w:r>
      <w:r w:rsidR="0047490B">
        <w:rPr>
          <w:rFonts w:cstheme="minorHAnsi"/>
          <w:sz w:val="24"/>
          <w:szCs w:val="24"/>
        </w:rPr>
        <w:t>403-405</w:t>
      </w:r>
      <w:bookmarkStart w:id="2" w:name="_GoBack"/>
      <w:bookmarkEnd w:id="2"/>
      <w:r w:rsidR="00EC624E" w:rsidRPr="00DC6777">
        <w:rPr>
          <w:rFonts w:cstheme="minorHAnsi"/>
          <w:sz w:val="24"/>
          <w:szCs w:val="24"/>
        </w:rPr>
        <w:t>)</w:t>
      </w:r>
    </w:p>
    <w:sectPr w:rsidR="427C1CCB" w:rsidRPr="00DC6777" w:rsidSect="00FC793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F0CA1" w16cex:dateUtc="2021-01-17T19:21:00Z"/>
  <w16cex:commentExtensible w16cex:durableId="23AF0D8C" w16cex:dateUtc="2021-01-17T19:2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F60A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114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AE05CA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114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0D"/>
    <w:rsid w:val="00000277"/>
    <w:rsid w:val="00002150"/>
    <w:rsid w:val="00004D48"/>
    <w:rsid w:val="00006EA9"/>
    <w:rsid w:val="00012351"/>
    <w:rsid w:val="0002211A"/>
    <w:rsid w:val="00027D87"/>
    <w:rsid w:val="00030149"/>
    <w:rsid w:val="00030F22"/>
    <w:rsid w:val="000342FF"/>
    <w:rsid w:val="0003498F"/>
    <w:rsid w:val="00037AA8"/>
    <w:rsid w:val="00043679"/>
    <w:rsid w:val="00055D78"/>
    <w:rsid w:val="00077F7E"/>
    <w:rsid w:val="00082C0E"/>
    <w:rsid w:val="000836B4"/>
    <w:rsid w:val="00083D70"/>
    <w:rsid w:val="00083E02"/>
    <w:rsid w:val="00087A11"/>
    <w:rsid w:val="00087DCB"/>
    <w:rsid w:val="00095991"/>
    <w:rsid w:val="000A03AC"/>
    <w:rsid w:val="000A0D8A"/>
    <w:rsid w:val="000A2F4A"/>
    <w:rsid w:val="000A3FD1"/>
    <w:rsid w:val="000A74D4"/>
    <w:rsid w:val="000A7887"/>
    <w:rsid w:val="000C1415"/>
    <w:rsid w:val="000C3C71"/>
    <w:rsid w:val="000D27AF"/>
    <w:rsid w:val="000D5982"/>
    <w:rsid w:val="000D6933"/>
    <w:rsid w:val="000E156E"/>
    <w:rsid w:val="000E2F33"/>
    <w:rsid w:val="000F07CD"/>
    <w:rsid w:val="000F30BF"/>
    <w:rsid w:val="000F3F94"/>
    <w:rsid w:val="000F4667"/>
    <w:rsid w:val="00112B13"/>
    <w:rsid w:val="00114422"/>
    <w:rsid w:val="0011663C"/>
    <w:rsid w:val="001176C2"/>
    <w:rsid w:val="001304A7"/>
    <w:rsid w:val="001400A0"/>
    <w:rsid w:val="0014661C"/>
    <w:rsid w:val="001466B6"/>
    <w:rsid w:val="00161228"/>
    <w:rsid w:val="00163E1E"/>
    <w:rsid w:val="001702A3"/>
    <w:rsid w:val="00172B90"/>
    <w:rsid w:val="001765B1"/>
    <w:rsid w:val="00177BD3"/>
    <w:rsid w:val="00182AA3"/>
    <w:rsid w:val="0018370F"/>
    <w:rsid w:val="00191322"/>
    <w:rsid w:val="00191BC4"/>
    <w:rsid w:val="001939C8"/>
    <w:rsid w:val="00195DF3"/>
    <w:rsid w:val="001A2274"/>
    <w:rsid w:val="001A368A"/>
    <w:rsid w:val="001B06E2"/>
    <w:rsid w:val="001B40C8"/>
    <w:rsid w:val="001B64C3"/>
    <w:rsid w:val="001B6698"/>
    <w:rsid w:val="001C1010"/>
    <w:rsid w:val="001C786C"/>
    <w:rsid w:val="001D0258"/>
    <w:rsid w:val="001D079A"/>
    <w:rsid w:val="001E371E"/>
    <w:rsid w:val="001F5BF9"/>
    <w:rsid w:val="001F71FC"/>
    <w:rsid w:val="00205B6C"/>
    <w:rsid w:val="00213DEA"/>
    <w:rsid w:val="00215B0A"/>
    <w:rsid w:val="00220314"/>
    <w:rsid w:val="00220EBC"/>
    <w:rsid w:val="00221AE2"/>
    <w:rsid w:val="00225FE0"/>
    <w:rsid w:val="00226BAD"/>
    <w:rsid w:val="00226CBC"/>
    <w:rsid w:val="002305AB"/>
    <w:rsid w:val="00235D02"/>
    <w:rsid w:val="00242711"/>
    <w:rsid w:val="00243F0E"/>
    <w:rsid w:val="00244416"/>
    <w:rsid w:val="00247744"/>
    <w:rsid w:val="00250778"/>
    <w:rsid w:val="00251404"/>
    <w:rsid w:val="002515E1"/>
    <w:rsid w:val="002548EC"/>
    <w:rsid w:val="00261991"/>
    <w:rsid w:val="00263E78"/>
    <w:rsid w:val="002644A0"/>
    <w:rsid w:val="00270221"/>
    <w:rsid w:val="00275F66"/>
    <w:rsid w:val="002845C6"/>
    <w:rsid w:val="0029054B"/>
    <w:rsid w:val="0029746B"/>
    <w:rsid w:val="002A3E3F"/>
    <w:rsid w:val="002A6DA6"/>
    <w:rsid w:val="002B2024"/>
    <w:rsid w:val="002D15D0"/>
    <w:rsid w:val="002F1E08"/>
    <w:rsid w:val="002F2622"/>
    <w:rsid w:val="00301987"/>
    <w:rsid w:val="00304C26"/>
    <w:rsid w:val="003057AD"/>
    <w:rsid w:val="00305EA7"/>
    <w:rsid w:val="00307E37"/>
    <w:rsid w:val="00313A6A"/>
    <w:rsid w:val="003161BF"/>
    <w:rsid w:val="00324F65"/>
    <w:rsid w:val="003317B8"/>
    <w:rsid w:val="003338A2"/>
    <w:rsid w:val="00333BA7"/>
    <w:rsid w:val="003359C0"/>
    <w:rsid w:val="00336505"/>
    <w:rsid w:val="00340510"/>
    <w:rsid w:val="00340D38"/>
    <w:rsid w:val="0034251D"/>
    <w:rsid w:val="00344C28"/>
    <w:rsid w:val="003545BE"/>
    <w:rsid w:val="0035545F"/>
    <w:rsid w:val="00367A7A"/>
    <w:rsid w:val="00372352"/>
    <w:rsid w:val="003765F8"/>
    <w:rsid w:val="003840D1"/>
    <w:rsid w:val="00386DEC"/>
    <w:rsid w:val="00391227"/>
    <w:rsid w:val="003941AE"/>
    <w:rsid w:val="00395794"/>
    <w:rsid w:val="00396C9D"/>
    <w:rsid w:val="0039744A"/>
    <w:rsid w:val="003A14FB"/>
    <w:rsid w:val="003A4664"/>
    <w:rsid w:val="003B4BA2"/>
    <w:rsid w:val="003D25E3"/>
    <w:rsid w:val="003D419D"/>
    <w:rsid w:val="003D7C0D"/>
    <w:rsid w:val="003F2F8C"/>
    <w:rsid w:val="004072EA"/>
    <w:rsid w:val="004105D9"/>
    <w:rsid w:val="004118C7"/>
    <w:rsid w:val="0042765E"/>
    <w:rsid w:val="00430446"/>
    <w:rsid w:val="0043260B"/>
    <w:rsid w:val="00443FC5"/>
    <w:rsid w:val="004479D0"/>
    <w:rsid w:val="00454B04"/>
    <w:rsid w:val="0047490B"/>
    <w:rsid w:val="0048280D"/>
    <w:rsid w:val="004848E6"/>
    <w:rsid w:val="0048690A"/>
    <w:rsid w:val="0048729C"/>
    <w:rsid w:val="00495FAA"/>
    <w:rsid w:val="00496501"/>
    <w:rsid w:val="00497DC4"/>
    <w:rsid w:val="004A0F4B"/>
    <w:rsid w:val="004A201F"/>
    <w:rsid w:val="004D281F"/>
    <w:rsid w:val="004E0491"/>
    <w:rsid w:val="004E0A1B"/>
    <w:rsid w:val="004E1111"/>
    <w:rsid w:val="004F187E"/>
    <w:rsid w:val="004F390C"/>
    <w:rsid w:val="004F75FD"/>
    <w:rsid w:val="00513ED0"/>
    <w:rsid w:val="00516007"/>
    <w:rsid w:val="00524B80"/>
    <w:rsid w:val="00525006"/>
    <w:rsid w:val="005259B1"/>
    <w:rsid w:val="00537C7E"/>
    <w:rsid w:val="00540CB4"/>
    <w:rsid w:val="00541567"/>
    <w:rsid w:val="00543BA9"/>
    <w:rsid w:val="00544DE9"/>
    <w:rsid w:val="00550144"/>
    <w:rsid w:val="00556248"/>
    <w:rsid w:val="00556CAA"/>
    <w:rsid w:val="00567FDD"/>
    <w:rsid w:val="00572B0C"/>
    <w:rsid w:val="0058189C"/>
    <w:rsid w:val="00590B0C"/>
    <w:rsid w:val="005915F5"/>
    <w:rsid w:val="00592792"/>
    <w:rsid w:val="005A189E"/>
    <w:rsid w:val="005C106E"/>
    <w:rsid w:val="005C2E8E"/>
    <w:rsid w:val="005D4B14"/>
    <w:rsid w:val="005D4D72"/>
    <w:rsid w:val="005D68E8"/>
    <w:rsid w:val="005E2429"/>
    <w:rsid w:val="005E2BE1"/>
    <w:rsid w:val="005E6CC8"/>
    <w:rsid w:val="005F30C7"/>
    <w:rsid w:val="005F4E76"/>
    <w:rsid w:val="006131A0"/>
    <w:rsid w:val="0061501F"/>
    <w:rsid w:val="00616ED6"/>
    <w:rsid w:val="0062423C"/>
    <w:rsid w:val="00625AA9"/>
    <w:rsid w:val="006318B6"/>
    <w:rsid w:val="00631AE2"/>
    <w:rsid w:val="0063311A"/>
    <w:rsid w:val="006379FA"/>
    <w:rsid w:val="006417CE"/>
    <w:rsid w:val="006450AE"/>
    <w:rsid w:val="0065160E"/>
    <w:rsid w:val="00654DA0"/>
    <w:rsid w:val="006560A5"/>
    <w:rsid w:val="0066106C"/>
    <w:rsid w:val="00661FCD"/>
    <w:rsid w:val="006756A4"/>
    <w:rsid w:val="00677CB7"/>
    <w:rsid w:val="00682221"/>
    <w:rsid w:val="00684163"/>
    <w:rsid w:val="00684CB4"/>
    <w:rsid w:val="006906F7"/>
    <w:rsid w:val="00691337"/>
    <w:rsid w:val="00691827"/>
    <w:rsid w:val="006936E6"/>
    <w:rsid w:val="006A4EAC"/>
    <w:rsid w:val="006A7310"/>
    <w:rsid w:val="006B0494"/>
    <w:rsid w:val="006B2E7F"/>
    <w:rsid w:val="006C1C57"/>
    <w:rsid w:val="006D06EC"/>
    <w:rsid w:val="006D0FA3"/>
    <w:rsid w:val="006D4936"/>
    <w:rsid w:val="006E3031"/>
    <w:rsid w:val="006E570F"/>
    <w:rsid w:val="006E7337"/>
    <w:rsid w:val="006F68B2"/>
    <w:rsid w:val="007013FF"/>
    <w:rsid w:val="00703061"/>
    <w:rsid w:val="007115B9"/>
    <w:rsid w:val="00713515"/>
    <w:rsid w:val="00716DC7"/>
    <w:rsid w:val="00740568"/>
    <w:rsid w:val="0075024A"/>
    <w:rsid w:val="00751773"/>
    <w:rsid w:val="0076136C"/>
    <w:rsid w:val="00762FCD"/>
    <w:rsid w:val="00764208"/>
    <w:rsid w:val="007660DF"/>
    <w:rsid w:val="007722E6"/>
    <w:rsid w:val="007818A4"/>
    <w:rsid w:val="007A0588"/>
    <w:rsid w:val="007A2637"/>
    <w:rsid w:val="007B26AE"/>
    <w:rsid w:val="007B3AD8"/>
    <w:rsid w:val="007B63E6"/>
    <w:rsid w:val="007B6896"/>
    <w:rsid w:val="007B6B1F"/>
    <w:rsid w:val="007C0C59"/>
    <w:rsid w:val="007C6D08"/>
    <w:rsid w:val="007D2E47"/>
    <w:rsid w:val="007E525F"/>
    <w:rsid w:val="007E7873"/>
    <w:rsid w:val="007E7C43"/>
    <w:rsid w:val="007F25DE"/>
    <w:rsid w:val="007F265A"/>
    <w:rsid w:val="007F2AB7"/>
    <w:rsid w:val="007F2EC4"/>
    <w:rsid w:val="007F37DD"/>
    <w:rsid w:val="007F3892"/>
    <w:rsid w:val="007F3E28"/>
    <w:rsid w:val="00804DAA"/>
    <w:rsid w:val="00812E96"/>
    <w:rsid w:val="00812FBA"/>
    <w:rsid w:val="0081346E"/>
    <w:rsid w:val="008328D6"/>
    <w:rsid w:val="00852903"/>
    <w:rsid w:val="00853BEC"/>
    <w:rsid w:val="00853CB9"/>
    <w:rsid w:val="008654C2"/>
    <w:rsid w:val="008666AD"/>
    <w:rsid w:val="00873FB6"/>
    <w:rsid w:val="00874120"/>
    <w:rsid w:val="00880796"/>
    <w:rsid w:val="008822DA"/>
    <w:rsid w:val="00893922"/>
    <w:rsid w:val="008A2764"/>
    <w:rsid w:val="008A3B96"/>
    <w:rsid w:val="008A713D"/>
    <w:rsid w:val="008A7768"/>
    <w:rsid w:val="008A7FB1"/>
    <w:rsid w:val="008C3231"/>
    <w:rsid w:val="008F512D"/>
    <w:rsid w:val="0090035F"/>
    <w:rsid w:val="00901CC4"/>
    <w:rsid w:val="00901F67"/>
    <w:rsid w:val="009041E1"/>
    <w:rsid w:val="00904CAB"/>
    <w:rsid w:val="0091736D"/>
    <w:rsid w:val="00917F2F"/>
    <w:rsid w:val="00921449"/>
    <w:rsid w:val="00943067"/>
    <w:rsid w:val="00944330"/>
    <w:rsid w:val="00946599"/>
    <w:rsid w:val="00947714"/>
    <w:rsid w:val="00951A1B"/>
    <w:rsid w:val="00961CD3"/>
    <w:rsid w:val="0096326A"/>
    <w:rsid w:val="009656F3"/>
    <w:rsid w:val="009700F0"/>
    <w:rsid w:val="00971103"/>
    <w:rsid w:val="009810BA"/>
    <w:rsid w:val="00984D33"/>
    <w:rsid w:val="00985031"/>
    <w:rsid w:val="00986A75"/>
    <w:rsid w:val="00990885"/>
    <w:rsid w:val="009A0B60"/>
    <w:rsid w:val="009A6F92"/>
    <w:rsid w:val="009B328F"/>
    <w:rsid w:val="009B46F0"/>
    <w:rsid w:val="009B4707"/>
    <w:rsid w:val="009C0589"/>
    <w:rsid w:val="009C2E93"/>
    <w:rsid w:val="009C5747"/>
    <w:rsid w:val="009D212F"/>
    <w:rsid w:val="009D4683"/>
    <w:rsid w:val="009D7157"/>
    <w:rsid w:val="009E3366"/>
    <w:rsid w:val="009E587B"/>
    <w:rsid w:val="009F0B1D"/>
    <w:rsid w:val="009F124E"/>
    <w:rsid w:val="009F229A"/>
    <w:rsid w:val="009F36D1"/>
    <w:rsid w:val="009F5822"/>
    <w:rsid w:val="009F61E0"/>
    <w:rsid w:val="00A11649"/>
    <w:rsid w:val="00A21F42"/>
    <w:rsid w:val="00A229C4"/>
    <w:rsid w:val="00A22A80"/>
    <w:rsid w:val="00A26392"/>
    <w:rsid w:val="00A26ADF"/>
    <w:rsid w:val="00A27DDD"/>
    <w:rsid w:val="00A424AB"/>
    <w:rsid w:val="00A46041"/>
    <w:rsid w:val="00A52A82"/>
    <w:rsid w:val="00A5341D"/>
    <w:rsid w:val="00A57BC4"/>
    <w:rsid w:val="00A62F29"/>
    <w:rsid w:val="00A65E40"/>
    <w:rsid w:val="00A67849"/>
    <w:rsid w:val="00A701FF"/>
    <w:rsid w:val="00A71AA7"/>
    <w:rsid w:val="00A742F1"/>
    <w:rsid w:val="00A74F72"/>
    <w:rsid w:val="00A75DE1"/>
    <w:rsid w:val="00A774D6"/>
    <w:rsid w:val="00A77E8B"/>
    <w:rsid w:val="00A81774"/>
    <w:rsid w:val="00A83E9F"/>
    <w:rsid w:val="00A86E2F"/>
    <w:rsid w:val="00A946DD"/>
    <w:rsid w:val="00AA4112"/>
    <w:rsid w:val="00AB0FD7"/>
    <w:rsid w:val="00AB2581"/>
    <w:rsid w:val="00AB55C3"/>
    <w:rsid w:val="00AB73C7"/>
    <w:rsid w:val="00AC626E"/>
    <w:rsid w:val="00AC7AA2"/>
    <w:rsid w:val="00AC7FF4"/>
    <w:rsid w:val="00AD52FD"/>
    <w:rsid w:val="00AE369A"/>
    <w:rsid w:val="00AE6269"/>
    <w:rsid w:val="00AF361B"/>
    <w:rsid w:val="00B11F63"/>
    <w:rsid w:val="00B13486"/>
    <w:rsid w:val="00B2223E"/>
    <w:rsid w:val="00B225CA"/>
    <w:rsid w:val="00B25F01"/>
    <w:rsid w:val="00B3000A"/>
    <w:rsid w:val="00B32BC3"/>
    <w:rsid w:val="00B36A66"/>
    <w:rsid w:val="00B430E2"/>
    <w:rsid w:val="00B44874"/>
    <w:rsid w:val="00B52371"/>
    <w:rsid w:val="00B530F5"/>
    <w:rsid w:val="00B63D58"/>
    <w:rsid w:val="00B806D5"/>
    <w:rsid w:val="00B90C62"/>
    <w:rsid w:val="00B91DD8"/>
    <w:rsid w:val="00B95FC2"/>
    <w:rsid w:val="00BC2416"/>
    <w:rsid w:val="00BC629D"/>
    <w:rsid w:val="00BD2441"/>
    <w:rsid w:val="00BE3080"/>
    <w:rsid w:val="00BE3EB2"/>
    <w:rsid w:val="00BE69EE"/>
    <w:rsid w:val="00BF2983"/>
    <w:rsid w:val="00BF3197"/>
    <w:rsid w:val="00BF7438"/>
    <w:rsid w:val="00C05DAD"/>
    <w:rsid w:val="00C06E13"/>
    <w:rsid w:val="00C155AA"/>
    <w:rsid w:val="00C177FF"/>
    <w:rsid w:val="00C2408E"/>
    <w:rsid w:val="00C35751"/>
    <w:rsid w:val="00C42A45"/>
    <w:rsid w:val="00C441DB"/>
    <w:rsid w:val="00C46EAE"/>
    <w:rsid w:val="00C665C2"/>
    <w:rsid w:val="00C81DCE"/>
    <w:rsid w:val="00C87109"/>
    <w:rsid w:val="00C90089"/>
    <w:rsid w:val="00CA3EE7"/>
    <w:rsid w:val="00CB356D"/>
    <w:rsid w:val="00CC179C"/>
    <w:rsid w:val="00CC21AA"/>
    <w:rsid w:val="00CC350C"/>
    <w:rsid w:val="00CC5592"/>
    <w:rsid w:val="00CC63DE"/>
    <w:rsid w:val="00CD2DA0"/>
    <w:rsid w:val="00CD61A5"/>
    <w:rsid w:val="00CE02F4"/>
    <w:rsid w:val="00CE1CA3"/>
    <w:rsid w:val="00CF1EDA"/>
    <w:rsid w:val="00CF258C"/>
    <w:rsid w:val="00CF3044"/>
    <w:rsid w:val="00CF5527"/>
    <w:rsid w:val="00D007FF"/>
    <w:rsid w:val="00D04759"/>
    <w:rsid w:val="00D0590E"/>
    <w:rsid w:val="00D06A4E"/>
    <w:rsid w:val="00D07198"/>
    <w:rsid w:val="00D15F52"/>
    <w:rsid w:val="00D37C12"/>
    <w:rsid w:val="00D4060A"/>
    <w:rsid w:val="00D43DD3"/>
    <w:rsid w:val="00D46BAE"/>
    <w:rsid w:val="00D517D7"/>
    <w:rsid w:val="00D52D73"/>
    <w:rsid w:val="00D574E9"/>
    <w:rsid w:val="00D6116F"/>
    <w:rsid w:val="00D66908"/>
    <w:rsid w:val="00D8285A"/>
    <w:rsid w:val="00D84D3B"/>
    <w:rsid w:val="00D87B0D"/>
    <w:rsid w:val="00D9173B"/>
    <w:rsid w:val="00D919FD"/>
    <w:rsid w:val="00DA5A15"/>
    <w:rsid w:val="00DC0D17"/>
    <w:rsid w:val="00DC1CE8"/>
    <w:rsid w:val="00DC48B7"/>
    <w:rsid w:val="00DC5254"/>
    <w:rsid w:val="00DC6777"/>
    <w:rsid w:val="00DC6AEC"/>
    <w:rsid w:val="00DC7F59"/>
    <w:rsid w:val="00DD0575"/>
    <w:rsid w:val="00DD6A8B"/>
    <w:rsid w:val="00DE288F"/>
    <w:rsid w:val="00DE614C"/>
    <w:rsid w:val="00DE6EDF"/>
    <w:rsid w:val="00DF243F"/>
    <w:rsid w:val="00DF47DB"/>
    <w:rsid w:val="00E0156B"/>
    <w:rsid w:val="00E0453C"/>
    <w:rsid w:val="00E0528F"/>
    <w:rsid w:val="00E05371"/>
    <w:rsid w:val="00E07163"/>
    <w:rsid w:val="00E10311"/>
    <w:rsid w:val="00E1131A"/>
    <w:rsid w:val="00E124C1"/>
    <w:rsid w:val="00E14D09"/>
    <w:rsid w:val="00E2609A"/>
    <w:rsid w:val="00E27ED0"/>
    <w:rsid w:val="00E3279A"/>
    <w:rsid w:val="00E438D6"/>
    <w:rsid w:val="00E5581B"/>
    <w:rsid w:val="00E579E1"/>
    <w:rsid w:val="00E63EFD"/>
    <w:rsid w:val="00E71E34"/>
    <w:rsid w:val="00E762A9"/>
    <w:rsid w:val="00E84323"/>
    <w:rsid w:val="00E844ED"/>
    <w:rsid w:val="00E94514"/>
    <w:rsid w:val="00E954FA"/>
    <w:rsid w:val="00E97BF5"/>
    <w:rsid w:val="00E97C48"/>
    <w:rsid w:val="00EA230B"/>
    <w:rsid w:val="00EA34EE"/>
    <w:rsid w:val="00EA3892"/>
    <w:rsid w:val="00EA795E"/>
    <w:rsid w:val="00EB33B6"/>
    <w:rsid w:val="00EB3F36"/>
    <w:rsid w:val="00EC074E"/>
    <w:rsid w:val="00EC3BC3"/>
    <w:rsid w:val="00EC624E"/>
    <w:rsid w:val="00EC67BD"/>
    <w:rsid w:val="00EC77C2"/>
    <w:rsid w:val="00EF6AB6"/>
    <w:rsid w:val="00EF6EFD"/>
    <w:rsid w:val="00F02FE7"/>
    <w:rsid w:val="00F03B20"/>
    <w:rsid w:val="00F05EEB"/>
    <w:rsid w:val="00F102D1"/>
    <w:rsid w:val="00F1368F"/>
    <w:rsid w:val="00F31640"/>
    <w:rsid w:val="00F33BC7"/>
    <w:rsid w:val="00F350DA"/>
    <w:rsid w:val="00F35808"/>
    <w:rsid w:val="00F36600"/>
    <w:rsid w:val="00F449BA"/>
    <w:rsid w:val="00F47E4B"/>
    <w:rsid w:val="00F634C3"/>
    <w:rsid w:val="00F70821"/>
    <w:rsid w:val="00F7269B"/>
    <w:rsid w:val="00F8033D"/>
    <w:rsid w:val="00F82472"/>
    <w:rsid w:val="00F83A50"/>
    <w:rsid w:val="00F84C01"/>
    <w:rsid w:val="00F86A0F"/>
    <w:rsid w:val="00F90801"/>
    <w:rsid w:val="00F9235D"/>
    <w:rsid w:val="00F93B82"/>
    <w:rsid w:val="00F9691F"/>
    <w:rsid w:val="00FA4A7C"/>
    <w:rsid w:val="00FB0FA0"/>
    <w:rsid w:val="00FB0FAF"/>
    <w:rsid w:val="00FB3061"/>
    <w:rsid w:val="00FC1024"/>
    <w:rsid w:val="00FC1CDB"/>
    <w:rsid w:val="00FC59F4"/>
    <w:rsid w:val="00FC5A8E"/>
    <w:rsid w:val="00FC793E"/>
    <w:rsid w:val="00FC7AE0"/>
    <w:rsid w:val="00FD254C"/>
    <w:rsid w:val="00FD284F"/>
    <w:rsid w:val="00FD5AF2"/>
    <w:rsid w:val="00FE3BA5"/>
    <w:rsid w:val="00FE4057"/>
    <w:rsid w:val="00FE4326"/>
    <w:rsid w:val="00FF12D7"/>
    <w:rsid w:val="032C61EA"/>
    <w:rsid w:val="0472652C"/>
    <w:rsid w:val="05A66FEA"/>
    <w:rsid w:val="0612BE7C"/>
    <w:rsid w:val="067B31D0"/>
    <w:rsid w:val="06A0A76E"/>
    <w:rsid w:val="06C7192B"/>
    <w:rsid w:val="07E0848D"/>
    <w:rsid w:val="07FA7638"/>
    <w:rsid w:val="082AA580"/>
    <w:rsid w:val="086A0CC9"/>
    <w:rsid w:val="088EB919"/>
    <w:rsid w:val="0A1423A4"/>
    <w:rsid w:val="0B6CF554"/>
    <w:rsid w:val="0D44A129"/>
    <w:rsid w:val="0D51213B"/>
    <w:rsid w:val="0E8F2D5A"/>
    <w:rsid w:val="0ED12EF1"/>
    <w:rsid w:val="0F26FC10"/>
    <w:rsid w:val="111B33DE"/>
    <w:rsid w:val="111FBCCD"/>
    <w:rsid w:val="11BCE858"/>
    <w:rsid w:val="135FDBF6"/>
    <w:rsid w:val="13855C2C"/>
    <w:rsid w:val="15937B0D"/>
    <w:rsid w:val="15C11007"/>
    <w:rsid w:val="16E50EDE"/>
    <w:rsid w:val="17578393"/>
    <w:rsid w:val="18F353F4"/>
    <w:rsid w:val="196EB701"/>
    <w:rsid w:val="19FFB1D8"/>
    <w:rsid w:val="1A049EFF"/>
    <w:rsid w:val="1A853E91"/>
    <w:rsid w:val="1D4A863B"/>
    <w:rsid w:val="1E8A635A"/>
    <w:rsid w:val="1EB8C1A2"/>
    <w:rsid w:val="1EF75F9D"/>
    <w:rsid w:val="1F223210"/>
    <w:rsid w:val="1F2B1ABA"/>
    <w:rsid w:val="1F7E2552"/>
    <w:rsid w:val="1F965190"/>
    <w:rsid w:val="2140686B"/>
    <w:rsid w:val="214EADEA"/>
    <w:rsid w:val="216C36FD"/>
    <w:rsid w:val="216DFD65"/>
    <w:rsid w:val="217078DB"/>
    <w:rsid w:val="223C49BF"/>
    <w:rsid w:val="26589DAC"/>
    <w:rsid w:val="2752B993"/>
    <w:rsid w:val="278214F5"/>
    <w:rsid w:val="279097DD"/>
    <w:rsid w:val="2864049E"/>
    <w:rsid w:val="28C0F4FA"/>
    <w:rsid w:val="29A2A93E"/>
    <w:rsid w:val="29AEE2F5"/>
    <w:rsid w:val="2A73F47F"/>
    <w:rsid w:val="2C66CAFB"/>
    <w:rsid w:val="2E1505AF"/>
    <w:rsid w:val="2EC582F9"/>
    <w:rsid w:val="3160238B"/>
    <w:rsid w:val="32167DD5"/>
    <w:rsid w:val="33C6D00E"/>
    <w:rsid w:val="35CC10DD"/>
    <w:rsid w:val="361DBA23"/>
    <w:rsid w:val="3631F4EA"/>
    <w:rsid w:val="3648014B"/>
    <w:rsid w:val="367DDC45"/>
    <w:rsid w:val="36C9B899"/>
    <w:rsid w:val="36D7FF13"/>
    <w:rsid w:val="387EEE34"/>
    <w:rsid w:val="397DF742"/>
    <w:rsid w:val="3A6C9031"/>
    <w:rsid w:val="3B9B644F"/>
    <w:rsid w:val="3BF1FABC"/>
    <w:rsid w:val="3CE4F366"/>
    <w:rsid w:val="3D447E10"/>
    <w:rsid w:val="3E77DB1D"/>
    <w:rsid w:val="401DCD24"/>
    <w:rsid w:val="40C2A958"/>
    <w:rsid w:val="41D6B6EA"/>
    <w:rsid w:val="427C1CCB"/>
    <w:rsid w:val="42A33DD7"/>
    <w:rsid w:val="4323DD69"/>
    <w:rsid w:val="4334E66A"/>
    <w:rsid w:val="45630D0F"/>
    <w:rsid w:val="46D7F9E4"/>
    <w:rsid w:val="4757607A"/>
    <w:rsid w:val="4768697B"/>
    <w:rsid w:val="48059506"/>
    <w:rsid w:val="498DC218"/>
    <w:rsid w:val="49BFB7C8"/>
    <w:rsid w:val="49C99D8C"/>
    <w:rsid w:val="4AB2B072"/>
    <w:rsid w:val="4B26CFF2"/>
    <w:rsid w:val="4BD98D6D"/>
    <w:rsid w:val="4C085B63"/>
    <w:rsid w:val="4C9EF11D"/>
    <w:rsid w:val="4D3D19C2"/>
    <w:rsid w:val="4DB69617"/>
    <w:rsid w:val="4DB75F65"/>
    <w:rsid w:val="4E2B6348"/>
    <w:rsid w:val="4F2F8090"/>
    <w:rsid w:val="4FBCA034"/>
    <w:rsid w:val="50189376"/>
    <w:rsid w:val="5190B4A1"/>
    <w:rsid w:val="51C6A5D4"/>
    <w:rsid w:val="5206A521"/>
    <w:rsid w:val="52512B2A"/>
    <w:rsid w:val="5269BBA0"/>
    <w:rsid w:val="5281E7DE"/>
    <w:rsid w:val="52A2FCC6"/>
    <w:rsid w:val="53129357"/>
    <w:rsid w:val="537F8F9A"/>
    <w:rsid w:val="54B25F3B"/>
    <w:rsid w:val="556FA38F"/>
    <w:rsid w:val="558BF3A6"/>
    <w:rsid w:val="5596871B"/>
    <w:rsid w:val="570A3AF4"/>
    <w:rsid w:val="5A8FCF48"/>
    <w:rsid w:val="5B0E62A3"/>
    <w:rsid w:val="5BF14F66"/>
    <w:rsid w:val="5C58EED4"/>
    <w:rsid w:val="5D072360"/>
    <w:rsid w:val="5D54B586"/>
    <w:rsid w:val="5D6A39DF"/>
    <w:rsid w:val="5E1A1936"/>
    <w:rsid w:val="5EAA16FE"/>
    <w:rsid w:val="5F86A9D2"/>
    <w:rsid w:val="62D579B8"/>
    <w:rsid w:val="62E2F6E4"/>
    <w:rsid w:val="653321F4"/>
    <w:rsid w:val="6694DD49"/>
    <w:rsid w:val="67C97352"/>
    <w:rsid w:val="687C9505"/>
    <w:rsid w:val="6B121D15"/>
    <w:rsid w:val="6DC2603B"/>
    <w:rsid w:val="6E173040"/>
    <w:rsid w:val="6E283941"/>
    <w:rsid w:val="6F014040"/>
    <w:rsid w:val="6F114C27"/>
    <w:rsid w:val="6F7ABC95"/>
    <w:rsid w:val="70CF194F"/>
    <w:rsid w:val="7169978E"/>
    <w:rsid w:val="71A83589"/>
    <w:rsid w:val="7309F0DE"/>
    <w:rsid w:val="74FBDDCA"/>
    <w:rsid w:val="7613FCA6"/>
    <w:rsid w:val="77712F0C"/>
    <w:rsid w:val="77785249"/>
    <w:rsid w:val="79AB2812"/>
    <w:rsid w:val="7B0E810A"/>
    <w:rsid w:val="7BFFDC11"/>
    <w:rsid w:val="7C16264A"/>
    <w:rsid w:val="7C355D96"/>
    <w:rsid w:val="7C9763B6"/>
    <w:rsid w:val="7CA8B3C8"/>
    <w:rsid w:val="7D5D0E77"/>
    <w:rsid w:val="7D682D37"/>
    <w:rsid w:val="7FD66EC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4E668"/>
  <w15:chartTrackingRefBased/>
  <w15:docId w15:val="{4720F3B0-6D28-46EB-8D27-F455C1AA7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8280D"/>
    <w:rPr>
      <w:color w:val="0000FF"/>
      <w:u w:val="single"/>
    </w:rPr>
  </w:style>
  <w:style w:type="paragraph" w:styleId="NormalWeb">
    <w:name w:val="Normal (Web)"/>
    <w:basedOn w:val="Normal"/>
    <w:uiPriority w:val="99"/>
    <w:unhideWhenUsed/>
    <w:rsid w:val="0048280D"/>
    <w:pPr>
      <w:spacing w:before="100" w:beforeAutospacing="1" w:after="100" w:afterAutospacing="1" w:line="240" w:lineRule="auto"/>
    </w:pPr>
    <w:rPr>
      <w:rFonts w:ascii="Calibri" w:hAnsi="Calibri" w:cs="Calibri"/>
      <w:lang w:eastAsia="en-GB"/>
    </w:rPr>
  </w:style>
  <w:style w:type="character" w:styleId="Strong">
    <w:name w:val="Strong"/>
    <w:basedOn w:val="DefaultParagraphFont"/>
    <w:uiPriority w:val="22"/>
    <w:qFormat/>
    <w:rsid w:val="0048280D"/>
    <w:rPr>
      <w:b/>
      <w:bCs/>
    </w:rPr>
  </w:style>
  <w:style w:type="paragraph" w:styleId="BalloonText">
    <w:name w:val="Balloon Text"/>
    <w:basedOn w:val="Normal"/>
    <w:link w:val="BalloonTextChar"/>
    <w:uiPriority w:val="99"/>
    <w:semiHidden/>
    <w:unhideWhenUsed/>
    <w:rsid w:val="000D69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933"/>
    <w:rPr>
      <w:rFonts w:ascii="Segoe UI" w:hAnsi="Segoe UI" w:cs="Segoe UI"/>
      <w:sz w:val="18"/>
      <w:szCs w:val="18"/>
    </w:rPr>
  </w:style>
  <w:style w:type="character" w:styleId="CommentReference">
    <w:name w:val="annotation reference"/>
    <w:basedOn w:val="DefaultParagraphFont"/>
    <w:uiPriority w:val="99"/>
    <w:semiHidden/>
    <w:unhideWhenUsed/>
    <w:rsid w:val="00163E1E"/>
    <w:rPr>
      <w:sz w:val="16"/>
      <w:szCs w:val="16"/>
    </w:rPr>
  </w:style>
  <w:style w:type="paragraph" w:styleId="CommentText">
    <w:name w:val="annotation text"/>
    <w:basedOn w:val="Normal"/>
    <w:link w:val="CommentTextChar"/>
    <w:uiPriority w:val="99"/>
    <w:semiHidden/>
    <w:unhideWhenUsed/>
    <w:rsid w:val="00163E1E"/>
    <w:pPr>
      <w:spacing w:line="240" w:lineRule="auto"/>
    </w:pPr>
    <w:rPr>
      <w:sz w:val="20"/>
      <w:szCs w:val="20"/>
    </w:rPr>
  </w:style>
  <w:style w:type="character" w:customStyle="1" w:styleId="CommentTextChar">
    <w:name w:val="Comment Text Char"/>
    <w:basedOn w:val="DefaultParagraphFont"/>
    <w:link w:val="CommentText"/>
    <w:uiPriority w:val="99"/>
    <w:semiHidden/>
    <w:rsid w:val="00163E1E"/>
    <w:rPr>
      <w:sz w:val="20"/>
      <w:szCs w:val="20"/>
    </w:rPr>
  </w:style>
  <w:style w:type="paragraph" w:styleId="CommentSubject">
    <w:name w:val="annotation subject"/>
    <w:basedOn w:val="CommentText"/>
    <w:next w:val="CommentText"/>
    <w:link w:val="CommentSubjectChar"/>
    <w:uiPriority w:val="99"/>
    <w:semiHidden/>
    <w:unhideWhenUsed/>
    <w:rsid w:val="00163E1E"/>
    <w:rPr>
      <w:b/>
      <w:bCs/>
    </w:rPr>
  </w:style>
  <w:style w:type="character" w:customStyle="1" w:styleId="CommentSubjectChar">
    <w:name w:val="Comment Subject Char"/>
    <w:basedOn w:val="CommentTextChar"/>
    <w:link w:val="CommentSubject"/>
    <w:uiPriority w:val="99"/>
    <w:semiHidden/>
    <w:rsid w:val="00163E1E"/>
    <w:rPr>
      <w:b/>
      <w:bCs/>
      <w:sz w:val="20"/>
      <w:szCs w:val="20"/>
    </w:rPr>
  </w:style>
  <w:style w:type="character" w:styleId="LineNumber">
    <w:name w:val="line number"/>
    <w:basedOn w:val="DefaultParagraphFont"/>
    <w:uiPriority w:val="99"/>
    <w:semiHidden/>
    <w:unhideWhenUsed/>
    <w:rsid w:val="00D37C12"/>
  </w:style>
  <w:style w:type="paragraph" w:styleId="ListParagraph">
    <w:name w:val="List Paragraph"/>
    <w:basedOn w:val="Normal"/>
    <w:uiPriority w:val="34"/>
    <w:qFormat/>
    <w:rsid w:val="00C35751"/>
    <w:pPr>
      <w:widowControl w:val="0"/>
      <w:spacing w:after="0" w:line="240" w:lineRule="auto"/>
      <w:ind w:left="720"/>
      <w:contextualSpacing/>
      <w:jc w:val="both"/>
    </w:pPr>
    <w:rPr>
      <w:rFonts w:ascii="Calibri" w:eastAsia="Calibri" w:hAnsi="Calibri" w:cs="Calibri"/>
      <w:sz w:val="24"/>
      <w:szCs w:val="24"/>
      <w:lang w:val="en-US"/>
    </w:rPr>
  </w:style>
  <w:style w:type="paragraph" w:styleId="Revision">
    <w:name w:val="Revision"/>
    <w:hidden/>
    <w:uiPriority w:val="99"/>
    <w:semiHidden/>
    <w:rsid w:val="00572B0C"/>
    <w:pPr>
      <w:spacing w:after="0" w:line="240" w:lineRule="auto"/>
    </w:pPr>
  </w:style>
  <w:style w:type="paragraph" w:styleId="Subtitle">
    <w:name w:val="Subtitle"/>
    <w:basedOn w:val="Normal"/>
    <w:next w:val="Normal"/>
    <w:link w:val="SubtitleChar"/>
    <w:uiPriority w:val="11"/>
    <w:qFormat/>
    <w:rsid w:val="00E97BF5"/>
    <w:pPr>
      <w:keepNext/>
      <w:keepLines/>
      <w:widowControl w:val="0"/>
      <w:spacing w:before="360" w:after="80" w:line="240" w:lineRule="auto"/>
      <w:jc w:val="both"/>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E97BF5"/>
    <w:rPr>
      <w:rFonts w:ascii="Georgia" w:eastAsia="Georgia" w:hAnsi="Georgia" w:cs="Georgia"/>
      <w:i/>
      <w:color w:val="666666"/>
      <w:sz w:val="4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8317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diamond.ac.uk/Instruments/Biological-Cryo-57Imaging/B24.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7</TotalTime>
  <Pages>8</Pages>
  <Words>3045</Words>
  <Characters>17357</Characters>
  <Application>Microsoft Office Word</Application>
  <DocSecurity>0</DocSecurity>
  <Lines>144</Lines>
  <Paragraphs>40</Paragraphs>
  <ScaleCrop>false</ScaleCrop>
  <Company/>
  <LinksUpToDate>false</LinksUpToDate>
  <CharactersWithSpaces>20362</CharactersWithSpaces>
  <SharedDoc>false</SharedDoc>
  <HLinks>
    <vt:vector size="6" baseType="variant">
      <vt:variant>
        <vt:i4>4587592</vt:i4>
      </vt:variant>
      <vt:variant>
        <vt:i4>0</vt:i4>
      </vt:variant>
      <vt:variant>
        <vt:i4>0</vt:i4>
      </vt:variant>
      <vt:variant>
        <vt:i4>5</vt:i4>
      </vt:variant>
      <vt:variant>
        <vt:lpwstr>https://www.diamond.ac.uk/Instruments/Biological-Cryo-57Imaging/B24.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Vyas</dc:creator>
  <cp:keywords/>
  <dc:description/>
  <cp:lastModifiedBy>Nina Vyas</cp:lastModifiedBy>
  <cp:revision>37</cp:revision>
  <dcterms:created xsi:type="dcterms:W3CDTF">2021-01-17T19:20:00Z</dcterms:created>
  <dcterms:modified xsi:type="dcterms:W3CDTF">2021-01-18T17:44:00Z</dcterms:modified>
</cp:coreProperties>
</file>